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70A7F361" w:rsidR="00873C9E" w:rsidRPr="00B90782" w:rsidRDefault="00873C9E" w:rsidP="00F422B3">
      <w:pPr>
        <w:rPr>
          <w:sz w:val="22"/>
          <w:szCs w:val="22"/>
        </w:rPr>
      </w:pPr>
      <w:r w:rsidRPr="00B90782">
        <w:rPr>
          <w:sz w:val="22"/>
          <w:szCs w:val="22"/>
        </w:rPr>
        <w:t xml:space="preserve">Authors: </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1A50E9E8"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by</w:t>
      </w:r>
      <w:r w:rsidR="00ED2856" w:rsidRPr="003A3EF6">
        <w:rPr>
          <w:color w:val="000000" w:themeColor="text1"/>
          <w:sz w:val="22"/>
          <w:szCs w:val="22"/>
        </w:rPr>
        <w:t xml:space="preserve"> </w:t>
      </w:r>
      <w:r w:rsidR="00233DD1" w:rsidRPr="003A3EF6">
        <w:rPr>
          <w:color w:val="000000" w:themeColor="text1"/>
          <w:sz w:val="22"/>
          <w:szCs w:val="22"/>
        </w:rPr>
        <w:t xml:space="preserve">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04026CBD" w14:textId="4E3D04AF"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have elaborated on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112A254A" w14:textId="77777777" w:rsidR="00DF4627" w:rsidRPr="003A3EF6" w:rsidRDefault="00DF4627" w:rsidP="00F422B3">
      <w:pPr>
        <w:rPr>
          <w:color w:val="000000" w:themeColor="text1"/>
          <w:sz w:val="22"/>
          <w:szCs w:val="22"/>
        </w:rPr>
      </w:pP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r w:rsidR="00454691" w:rsidRPr="003A3EF6">
        <w:rPr>
          <w:color w:val="000000" w:themeColor="text1"/>
          <w:sz w:val="22"/>
          <w:szCs w:val="22"/>
        </w:rPr>
        <w:t xml:space="preserve"> </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FC5AD2D"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 xml:space="preserve">As we only have one observation point the Gaussian approximation is suitable, 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sed inference framework</w:t>
      </w:r>
      <w:r w:rsidR="00891D9F" w:rsidRPr="003A3EF6">
        <w:rPr>
          <w:color w:val="000000" w:themeColor="text1"/>
          <w:sz w:val="22"/>
          <w:szCs w:val="22"/>
        </w:rPr>
        <w:t xml:space="preserve">) </w:t>
      </w:r>
      <w:r w:rsidR="00D64296" w:rsidRPr="003A3EF6">
        <w:rPr>
          <w:color w:val="000000" w:themeColor="text1"/>
          <w:sz w:val="22"/>
          <w:szCs w:val="22"/>
        </w:rPr>
        <w:t xml:space="preserve">that we model proportional to the data, that is to the number of positive </w:t>
      </w:r>
      <w:r w:rsidR="00D64296" w:rsidRPr="003A3EF6">
        <w:rPr>
          <w:color w:val="000000" w:themeColor="text1"/>
          <w:sz w:val="22"/>
          <w:szCs w:val="22"/>
        </w:rPr>
        <w:lastRenderedPageBreak/>
        <w:t>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3D1708EE"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e present that corresponds to the number of patients during the study period the EAKF is preferred as it allows a deterministic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6D6C760C" w14:textId="0F2BF673" w:rsidR="00714E8D" w:rsidRDefault="00904E3D" w:rsidP="00F422B3">
      <w:pPr>
        <w:rPr>
          <w:color w:val="000000" w:themeColor="text1"/>
          <w:sz w:val="22"/>
          <w:szCs w:val="22"/>
        </w:rPr>
      </w:pPr>
      <w:r w:rsidRPr="003A3EF6">
        <w:rPr>
          <w:color w:val="FF0000"/>
          <w:sz w:val="22"/>
          <w:szCs w:val="22"/>
        </w:rPr>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p>
    <w:p w14:paraId="50083779" w14:textId="2EEC8715" w:rsidR="00714E8D" w:rsidRDefault="00714E8D" w:rsidP="00F422B3">
      <w:pPr>
        <w:rPr>
          <w:color w:val="FF0000"/>
          <w:sz w:val="22"/>
          <w:szCs w:val="22"/>
        </w:rPr>
      </w:pPr>
      <w:r w:rsidRPr="00714E8D">
        <w:rPr>
          <w:color w:val="FF0000"/>
          <w:sz w:val="22"/>
          <w:szCs w:val="22"/>
        </w:rPr>
        <w:lastRenderedPageBreak/>
        <w:t>Add some further discussion of this limitation to the manuscript and that future work might consider comparing the modeled period to non-pandemic periods, or subdividing the inference to portions of the examined period.</w:t>
      </w:r>
    </w:p>
    <w:p w14:paraId="267EE59A" w14:textId="4633972E" w:rsidR="00714E8D" w:rsidRDefault="00F45556" w:rsidP="00F422B3">
      <w:pPr>
        <w:rPr>
          <w:color w:val="FF0000"/>
          <w:sz w:val="22"/>
          <w:szCs w:val="22"/>
        </w:rPr>
      </w:pPr>
      <w:r w:rsidRPr="00F45556">
        <w:rPr>
          <w:color w:val="FF0000"/>
          <w:sz w:val="22"/>
          <w:szCs w:val="22"/>
        </w:rPr>
        <w:t>The study period is relatively short. Further sub-dividing the data into multiple period may lead to data sparsity issues.</w:t>
      </w:r>
    </w:p>
    <w:p w14:paraId="12484943" w14:textId="74F99966" w:rsidR="00904E3D" w:rsidRPr="003A3EF6" w:rsidRDefault="0043384D" w:rsidP="00F422B3">
      <w:pPr>
        <w:rPr>
          <w:color w:val="000000" w:themeColor="text1"/>
          <w:sz w:val="22"/>
          <w:szCs w:val="22"/>
        </w:rPr>
      </w:pPr>
      <w:commentRangeStart w:id="0"/>
      <w:commentRangeStart w:id="1"/>
      <w:commentRangeStart w:id="2"/>
      <w:r w:rsidRPr="003A3EF6">
        <w:rPr>
          <w:color w:val="00B0F0"/>
          <w:sz w:val="22"/>
          <w:szCs w:val="22"/>
        </w:rPr>
        <w:t>Finish</w:t>
      </w:r>
      <w:commentRangeEnd w:id="0"/>
      <w:r w:rsidR="00080A90" w:rsidRPr="003A3EF6">
        <w:rPr>
          <w:rStyle w:val="CommentReference"/>
          <w:sz w:val="22"/>
          <w:szCs w:val="22"/>
        </w:rPr>
        <w:commentReference w:id="0"/>
      </w:r>
      <w:commentRangeEnd w:id="1"/>
      <w:r w:rsidR="00980261" w:rsidRPr="003A3EF6">
        <w:rPr>
          <w:rStyle w:val="CommentReference"/>
          <w:sz w:val="22"/>
          <w:szCs w:val="22"/>
        </w:rPr>
        <w:commentReference w:id="1"/>
      </w:r>
      <w:commentRangeEnd w:id="2"/>
      <w:r w:rsidR="00C574B2" w:rsidRPr="003A3EF6">
        <w:rPr>
          <w:rStyle w:val="CommentReference"/>
          <w:sz w:val="22"/>
          <w:szCs w:val="22"/>
        </w:rPr>
        <w:commentReference w:id="2"/>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6B9B9E04" w:rsidR="00904E3D"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t>
      </w:r>
      <w:r w:rsidR="00F422B3" w:rsidRPr="003A3EF6">
        <w:rPr>
          <w:sz w:val="22"/>
          <w:szCs w:val="22"/>
        </w:rPr>
        <w:lastRenderedPageBreak/>
        <w:t>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7258F398" w14:textId="70B2039D" w:rsidR="00904E3D"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38FE0A1D"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 xml:space="preserve">We have deleted these sentences.  </w:t>
      </w:r>
      <w:r w:rsidR="00DE5008" w:rsidRPr="003A3EF6" w:rsidDel="00DE5008">
        <w:rPr>
          <w:color w:val="00B0F0"/>
          <w:sz w:val="22"/>
          <w:szCs w:val="22"/>
        </w:rPr>
        <w:t xml:space="preserve"> </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3"/>
      <w:r w:rsidRPr="003A3EF6">
        <w:rPr>
          <w:sz w:val="22"/>
          <w:szCs w:val="22"/>
        </w:rPr>
        <w:t>Here is a list of comments, please also see annotations in the PDF document attached (if you can't get the attached file, inquire with the journal).</w:t>
      </w:r>
      <w:commentRangeEnd w:id="3"/>
      <w:r w:rsidR="00DE5008" w:rsidRPr="003A3EF6">
        <w:rPr>
          <w:rStyle w:val="CommentReference"/>
          <w:sz w:val="22"/>
          <w:szCs w:val="22"/>
        </w:rPr>
        <w:commentReference w:id="3"/>
      </w:r>
      <w:r w:rsidRPr="003A3EF6">
        <w:rPr>
          <w:sz w:val="22"/>
          <w:szCs w:val="22"/>
        </w:rPr>
        <w:br/>
      </w:r>
    </w:p>
    <w:p w14:paraId="7A9790B7" w14:textId="24D69F30" w:rsidR="0027708A" w:rsidRPr="003A3EF6" w:rsidRDefault="003425EE" w:rsidP="00F422B3">
      <w:pPr>
        <w:rPr>
          <w:color w:val="000000" w:themeColor="text1"/>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3A3EF6">
        <w:rPr>
          <w:sz w:val="22"/>
          <w:szCs w:val="22"/>
        </w:rPr>
        <w:br/>
      </w:r>
      <w:r w:rsidR="00EF6ED9" w:rsidRPr="003A3EF6">
        <w:rPr>
          <w:color w:val="FF0000"/>
          <w:sz w:val="22"/>
          <w:szCs w:val="22"/>
        </w:rPr>
        <w:t xml:space="preserve">Answer. </w:t>
      </w:r>
      <w:r w:rsidR="00EF6ED9" w:rsidRPr="003A3EF6">
        <w:rPr>
          <w:color w:val="000000" w:themeColor="text1"/>
          <w:sz w:val="22"/>
          <w:szCs w:val="22"/>
        </w:rPr>
        <w:t>Thanks for th</w:t>
      </w:r>
      <w:r w:rsidR="000B45B5" w:rsidRPr="003A3EF6">
        <w:rPr>
          <w:color w:val="000000" w:themeColor="text1"/>
          <w:sz w:val="22"/>
          <w:szCs w:val="22"/>
        </w:rPr>
        <w:t>ese</w:t>
      </w:r>
      <w:r w:rsidR="00EF6ED9"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7A375308" w14:textId="4EF32F68" w:rsidR="00F21D14" w:rsidRPr="003A3EF6" w:rsidRDefault="00F422B3" w:rsidP="00F422B3">
      <w:pPr>
        <w:rPr>
          <w:color w:val="000000" w:themeColor="text1"/>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r w:rsidRPr="003A3EF6">
        <w:rPr>
          <w:sz w:val="22"/>
          <w:szCs w:val="22"/>
        </w:rPr>
        <w:br/>
      </w:r>
      <w:r w:rsidR="005A0D29" w:rsidRPr="003A3EF6">
        <w:rPr>
          <w:color w:val="FF0000"/>
          <w:sz w:val="22"/>
          <w:szCs w:val="22"/>
        </w:rPr>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 xml:space="preserve">the effect of different sampling across wards </w:t>
      </w:r>
      <w:r w:rsidR="0044372B" w:rsidRPr="003A3EF6">
        <w:rPr>
          <w:color w:val="000000" w:themeColor="text1"/>
          <w:sz w:val="22"/>
          <w:szCs w:val="22"/>
        </w:rPr>
        <w:lastRenderedPageBreak/>
        <w:t>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4D0D9617" w14:textId="689ACFB4" w:rsidR="001A51A5" w:rsidRPr="003A3EF6" w:rsidRDefault="00F422B3" w:rsidP="004D689A">
      <w:pPr>
        <w:rPr>
          <w:color w:val="000000" w:themeColor="text1"/>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3A3EF6">
        <w:rPr>
          <w:sz w:val="22"/>
          <w:szCs w:val="22"/>
        </w:rPr>
        <w:br/>
      </w:r>
      <w:r w:rsidR="005A0D29"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the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of the importation rate spanning values found in the literature worldwide</w:t>
      </w:r>
      <w:r w:rsidR="009D5A9F" w:rsidRPr="003A3EF6">
        <w:rPr>
          <w:color w:val="000000" w:themeColor="text1"/>
          <w:sz w:val="22"/>
          <w:szCs w:val="22"/>
        </w:rPr>
        <w:t xml:space="preserve">. The inferred parameters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BF1F05" w:rsidRPr="003A3EF6">
        <w:rPr>
          <w:color w:val="000000" w:themeColor="text1"/>
          <w:sz w:val="22"/>
          <w:szCs w:val="22"/>
        </w:rPr>
        <w:t>5%</w:t>
      </w:r>
      <w:r w:rsidR="00773547" w:rsidRPr="003A3EF6">
        <w:rPr>
          <w:color w:val="000000" w:themeColor="text1"/>
          <w:sz w:val="22"/>
          <w:szCs w:val="22"/>
        </w:rPr>
        <w:t xml:space="preserve">. The result of </w:t>
      </w:r>
      <w:r w:rsidR="003837B3" w:rsidRPr="003A3EF6">
        <w:rPr>
          <w:color w:val="000000" w:themeColor="text1"/>
          <w:sz w:val="22"/>
          <w:szCs w:val="22"/>
        </w:rPr>
        <w:t>this work are</w:t>
      </w:r>
      <w:r w:rsidR="00773547" w:rsidRPr="003A3EF6">
        <w:rPr>
          <w:color w:val="000000" w:themeColor="text1"/>
          <w:sz w:val="22"/>
          <w:szCs w:val="22"/>
        </w:rPr>
        <w:t xml:space="preserve"> presented in </w:t>
      </w:r>
      <w:r w:rsidR="00773547" w:rsidRPr="003A3EF6">
        <w:rPr>
          <w:color w:val="00B0F0"/>
          <w:sz w:val="22"/>
          <w:szCs w:val="22"/>
        </w:rPr>
        <w:t>Figure R1</w:t>
      </w:r>
      <w:r w:rsidR="00773547" w:rsidRPr="003A3EF6">
        <w:rPr>
          <w:color w:val="000000" w:themeColor="text1"/>
          <w:sz w:val="22"/>
          <w:szCs w:val="22"/>
        </w:rPr>
        <w:t xml:space="preserve"> 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r w:rsidR="00182D7A">
        <w:rPr>
          <w:color w:val="000000" w:themeColor="text1"/>
          <w:sz w:val="22"/>
          <w:szCs w:val="22"/>
        </w:rPr>
        <w:t xml:space="preserve">In </w:t>
      </w:r>
      <w:r w:rsidR="00182D7A" w:rsidRPr="003B6527">
        <w:rPr>
          <w:color w:val="00B0F0"/>
          <w:sz w:val="22"/>
          <w:szCs w:val="22"/>
        </w:rPr>
        <w:t xml:space="preserve">Table R1 </w:t>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by the set community prevalence</w:t>
      </w:r>
      <w:r w:rsidR="006A4BD9" w:rsidRPr="003A3EF6">
        <w:rPr>
          <w:color w:val="000000" w:themeColor="text1"/>
          <w:sz w:val="22"/>
          <w:szCs w:val="22"/>
        </w:rPr>
        <w:t xml:space="preserve">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42C6F186" w:rsidR="00A54DAB"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 xml:space="preserve">or higher </w:t>
      </w:r>
      <w:r w:rsidR="002F67BF" w:rsidRPr="003A3EF6">
        <w:rPr>
          <w:color w:val="000000" w:themeColor="text1"/>
          <w:sz w:val="22"/>
          <w:szCs w:val="22"/>
        </w:rPr>
        <w:lastRenderedPageBreak/>
        <w:t>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846048">
        <w:rPr>
          <w:color w:val="000000" w:themeColor="text1"/>
          <w:sz w:val="22"/>
          <w:szCs w:val="22"/>
        </w:rPr>
        <w:t>For</w:t>
      </w:r>
      <w:r w:rsidR="00380F78" w:rsidRPr="003A3EF6">
        <w:rPr>
          <w:color w:val="000000" w:themeColor="text1"/>
          <w:sz w:val="22"/>
          <w:szCs w:val="22"/>
        </w:rPr>
        <w:t xml:space="preserve">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58968412" w14:textId="0279C709" w:rsidR="004D27E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4"/>
      <w:commentRangeStart w:id="5"/>
      <w:commentRangeStart w:id="6"/>
      <w:r w:rsidR="00A54DAB" w:rsidRPr="003A3EF6">
        <w:rPr>
          <w:color w:val="000000" w:themeColor="text1"/>
          <w:sz w:val="22"/>
          <w:szCs w:val="22"/>
        </w:rPr>
        <w:t>compared to the on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4"/>
      <w:r w:rsidR="00A54DAB" w:rsidRPr="003A3EF6">
        <w:rPr>
          <w:rStyle w:val="CommentReference"/>
          <w:sz w:val="22"/>
          <w:szCs w:val="22"/>
        </w:rPr>
        <w:commentReference w:id="4"/>
      </w:r>
      <w:commentRangeEnd w:id="5"/>
      <w:r w:rsidR="00636466">
        <w:rPr>
          <w:rStyle w:val="CommentReference"/>
        </w:rPr>
        <w:commentReference w:id="5"/>
      </w:r>
      <w:commentRangeEnd w:id="6"/>
      <w:r w:rsidR="001B316E">
        <w:rPr>
          <w:rStyle w:val="CommentReference"/>
        </w:rPr>
        <w:commentReference w:id="6"/>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0F48EA">
        <w:rPr>
          <w:color w:val="000000" w:themeColor="text1"/>
          <w:sz w:val="22"/>
          <w:szCs w:val="22"/>
        </w:rPr>
        <w:t>, and such biases are typically nonlinear.</w:t>
      </w:r>
    </w:p>
    <w:p w14:paraId="1BDC9BCB" w14:textId="77777777" w:rsidR="00521298" w:rsidRPr="002000CB" w:rsidRDefault="00521298" w:rsidP="002000CB">
      <w:pPr>
        <w:rPr>
          <w:color w:val="000000" w:themeColor="text1"/>
          <w:sz w:val="22"/>
          <w:szCs w:val="22"/>
        </w:rPr>
      </w:pPr>
    </w:p>
    <w:p w14:paraId="63D88F63" w14:textId="5002A31E" w:rsidR="005B25E7" w:rsidRPr="003A3EF6" w:rsidRDefault="00192FFC" w:rsidP="00F422B3">
      <w:pPr>
        <w:rPr>
          <w:color w:val="000000" w:themeColor="text1"/>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r w:rsidR="00F422B3" w:rsidRPr="003A3EF6">
        <w:rPr>
          <w:sz w:val="22"/>
          <w:szCs w:val="22"/>
        </w:rPr>
        <w:br/>
      </w:r>
      <w:r w:rsidR="005A0D29" w:rsidRPr="003A3EF6">
        <w:rPr>
          <w:color w:val="FF0000"/>
          <w:sz w:val="22"/>
          <w:szCs w:val="22"/>
        </w:rPr>
        <w:t xml:space="preserve">Answer. </w:t>
      </w:r>
      <w:r w:rsidR="005A0D29"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result of these inference</w:t>
      </w:r>
      <w:r w:rsidR="0099114B" w:rsidRPr="003A3EF6">
        <w:rPr>
          <w:color w:val="000000" w:themeColor="text1"/>
          <w:sz w:val="22"/>
          <w:szCs w:val="22"/>
        </w:rPr>
        <w:t>s</w:t>
      </w:r>
      <w:r w:rsidR="00F57B12" w:rsidRPr="003A3EF6">
        <w:rPr>
          <w:color w:val="000000" w:themeColor="text1"/>
          <w:sz w:val="22"/>
          <w:szCs w:val="22"/>
        </w:rPr>
        <w:t xml:space="preserve"> in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44013BAB"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synthetic inferences: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 xml:space="preserve">worldwide. </w:t>
      </w:r>
    </w:p>
    <w:p w14:paraId="5715AEB2" w14:textId="3FF4D9FF"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synthetic inference 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10,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the 3 Figures below</w:t>
      </w:r>
      <w:r w:rsidR="00D349A5" w:rsidRPr="003A3EF6">
        <w:rPr>
          <w:color w:val="000000" w:themeColor="text1"/>
          <w:sz w:val="22"/>
          <w:szCs w:val="22"/>
        </w:rPr>
        <w:t xml:space="preserve">, </w:t>
      </w:r>
      <w:r w:rsidR="00D349A5" w:rsidRPr="003A3EF6">
        <w:rPr>
          <w:color w:val="00B0F0"/>
          <w:sz w:val="22"/>
          <w:szCs w:val="22"/>
        </w:rPr>
        <w:t>Figures R</w:t>
      </w:r>
      <w:r w:rsidR="005F6FB1">
        <w:rPr>
          <w:color w:val="00B0F0"/>
          <w:sz w:val="22"/>
          <w:szCs w:val="22"/>
        </w:rPr>
        <w:t>3</w:t>
      </w:r>
      <w:r w:rsidR="00D349A5" w:rsidRPr="003A3EF6">
        <w:rPr>
          <w:color w:val="000000" w:themeColor="text1"/>
          <w:sz w:val="22"/>
          <w:szCs w:val="22"/>
        </w:rPr>
        <w:t>,</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w:t>
      </w:r>
      <w:r w:rsidR="00D606FF" w:rsidRPr="003A3EF6">
        <w:rPr>
          <w:color w:val="000000" w:themeColor="text1"/>
          <w:sz w:val="22"/>
          <w:szCs w:val="22"/>
        </w:rPr>
        <w:lastRenderedPageBreak/>
        <w:t>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r w:rsidR="001D33C5" w:rsidRPr="003A3EF6">
        <w:rPr>
          <w:color w:val="00B0F0"/>
          <w:sz w:val="22"/>
          <w:szCs w:val="22"/>
        </w:rPr>
        <w:t>Figure R</w:t>
      </w:r>
      <w:r w:rsidR="005F6FB1">
        <w:rPr>
          <w:color w:val="00B0F0"/>
          <w:sz w:val="22"/>
          <w:szCs w:val="22"/>
        </w:rPr>
        <w:t>4</w:t>
      </w:r>
      <w:r w:rsidR="00E44A22" w:rsidRPr="003A3EF6">
        <w:rPr>
          <w:color w:val="00B0F0"/>
          <w:sz w:val="22"/>
          <w:szCs w:val="22"/>
        </w:rPr>
        <w:t xml:space="preserve"> </w:t>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77777777"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B41CD2" w:rsidRPr="003A3EF6">
        <w:rPr>
          <w:b/>
          <w:bCs/>
          <w:sz w:val="22"/>
          <w:szCs w:val="22"/>
        </w:rPr>
        <w:t>Comment 4</w:t>
      </w:r>
      <w:r w:rsidR="00B41CD2">
        <w:rPr>
          <w:b/>
          <w:bCs/>
          <w:sz w:val="22"/>
          <w:szCs w:val="22"/>
        </w:rPr>
        <w:t xml:space="preserve"> </w:t>
      </w:r>
      <w:r w:rsidR="00B41CD2">
        <w:rPr>
          <w:sz w:val="22"/>
          <w:szCs w:val="22"/>
        </w:rPr>
        <w:t xml:space="preserve">of the </w:t>
      </w:r>
      <w:r w:rsidR="00B41CD2">
        <w:rPr>
          <w:b/>
          <w:bCs/>
          <w:sz w:val="22"/>
          <w:szCs w:val="22"/>
        </w:rPr>
        <w:t>Reviewer 3</w:t>
      </w:r>
      <w:r w:rsidR="0051688C">
        <w:rPr>
          <w:sz w:val="22"/>
          <w:szCs w:val="22"/>
        </w:rPr>
        <w:t>.</w:t>
      </w:r>
    </w:p>
    <w:p w14:paraId="040CD8D6" w14:textId="393D6AFB" w:rsidR="005A0D29" w:rsidRPr="007A4038"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commentRangeStart w:id="7"/>
      <w:commentRangeStart w:id="8"/>
      <w:r w:rsidR="005A0D29" w:rsidRPr="003A3EF6">
        <w:rPr>
          <w:color w:val="00B0F0"/>
          <w:sz w:val="22"/>
          <w:szCs w:val="22"/>
        </w:rPr>
        <w:t>Jeff and Sen what can I say here? I think we have had multiple rounds of edits over the manuscript, do you think we still need some more edits?</w:t>
      </w:r>
      <w:commentRangeEnd w:id="7"/>
      <w:r w:rsidR="00A61EF2" w:rsidRPr="003A3EF6">
        <w:rPr>
          <w:rStyle w:val="CommentReference"/>
          <w:sz w:val="22"/>
          <w:szCs w:val="22"/>
        </w:rPr>
        <w:commentReference w:id="7"/>
      </w:r>
      <w:commentRangeEnd w:id="8"/>
      <w:r w:rsidR="00634BC7" w:rsidRPr="003A3EF6">
        <w:rPr>
          <w:rStyle w:val="CommentReference"/>
          <w:sz w:val="22"/>
          <w:szCs w:val="22"/>
        </w:rPr>
        <w:commentReference w:id="8"/>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544548D3" w:rsidR="00F747AA" w:rsidRPr="003A3EF6" w:rsidRDefault="004D689A" w:rsidP="00F422B3">
      <w:pPr>
        <w:rPr>
          <w:color w:val="000000" w:themeColor="text1"/>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lastRenderedPageBreak/>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3A3EF6">
        <w:rPr>
          <w:sz w:val="22"/>
          <w:szCs w:val="22"/>
        </w:rPr>
        <w:br/>
      </w:r>
      <w:r w:rsidR="00934F46"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73DF5CB9" w14:textId="70CAD32E" w:rsidR="00934F46" w:rsidRPr="003A3EF6" w:rsidRDefault="00F422B3" w:rsidP="00F422B3">
      <w:pPr>
        <w:rPr>
          <w:color w:val="00B0F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r w:rsidRPr="003A3EF6">
        <w:rPr>
          <w:sz w:val="22"/>
          <w:szCs w:val="22"/>
        </w:rPr>
        <w:br/>
      </w:r>
      <w:r w:rsidR="00934F46"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s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In</w:t>
      </w:r>
      <w:r w:rsidR="004D5EC8" w:rsidRPr="003A3EF6">
        <w:rPr>
          <w:color w:val="000000" w:themeColor="text1"/>
          <w:sz w:val="22"/>
          <w:szCs w:val="22"/>
        </w:rPr>
        <w:t xml:space="preserve"> 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 xml:space="preserve">Reviewer 2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680E4E" w:rsidRPr="004C687D">
        <w:rPr>
          <w:color w:val="00B0F0"/>
          <w:sz w:val="22"/>
          <w:szCs w:val="22"/>
        </w:rPr>
        <w:t>3</w:t>
      </w:r>
      <w:r w:rsidR="00F35C3C" w:rsidRPr="003A3EF6">
        <w:rPr>
          <w:color w:val="000000" w:themeColor="text1"/>
          <w:sz w:val="22"/>
          <w:szCs w:val="22"/>
        </w:rPr>
        <w:t>)</w:t>
      </w:r>
      <w:r w:rsidR="001C2DE3" w:rsidRPr="003A3EF6">
        <w:rPr>
          <w:color w:val="000000" w:themeColor="text1"/>
          <w:sz w:val="22"/>
          <w:szCs w:val="22"/>
        </w:rPr>
        <w:t xml:space="preserve">. </w:t>
      </w:r>
    </w:p>
    <w:p w14:paraId="73029676" w14:textId="2092AE16" w:rsidR="00FE071F" w:rsidRDefault="00F422B3" w:rsidP="00F422B3">
      <w:pPr>
        <w:rPr>
          <w:color w:val="000000" w:themeColor="text1"/>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3A3EF6">
        <w:rPr>
          <w:sz w:val="22"/>
          <w:szCs w:val="22"/>
        </w:rPr>
        <w:br/>
      </w:r>
      <w:r w:rsidR="00270789" w:rsidRPr="003A3EF6">
        <w:rPr>
          <w:color w:val="FF0000"/>
          <w:sz w:val="22"/>
          <w:szCs w:val="22"/>
        </w:rPr>
        <w:t xml:space="preserve">Answer. </w:t>
      </w:r>
      <w:r w:rsidR="007F6F43" w:rsidRPr="00356E9C">
        <w:rPr>
          <w:color w:val="000000" w:themeColor="text1"/>
          <w:sz w:val="22"/>
          <w:szCs w:val="22"/>
        </w:rPr>
        <w:t>Thanks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periods in the data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 </w:t>
      </w:r>
      <w:r w:rsidR="0043473F" w:rsidRPr="00356E9C">
        <w:rPr>
          <w:color w:val="000000" w:themeColor="text1"/>
          <w:sz w:val="22"/>
          <w:szCs w:val="22"/>
        </w:rPr>
        <w:t>the impact of the low number of patients at the start of the study period as well as the overlap of the COVID</w:t>
      </w:r>
      <w:r w:rsidR="006152C0" w:rsidRPr="00356E9C">
        <w:rPr>
          <w:color w:val="000000" w:themeColor="text1"/>
          <w:sz w:val="22"/>
          <w:szCs w:val="22"/>
        </w:rPr>
        <w:t>-</w:t>
      </w:r>
      <w:r w:rsidR="0043473F" w:rsidRPr="00356E9C">
        <w:rPr>
          <w:color w:val="000000" w:themeColor="text1"/>
          <w:sz w:val="22"/>
          <w:szCs w:val="22"/>
        </w:rPr>
        <w:t xml:space="preserve">19 peak cases in March 2020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 xml:space="preserve">We conduct parameter estimates by ignoring weeks </w:t>
      </w:r>
      <w:r w:rsidR="00C240C3">
        <w:rPr>
          <w:color w:val="000000" w:themeColor="text1"/>
          <w:sz w:val="22"/>
          <w:szCs w:val="22"/>
        </w:rPr>
        <w:t>from</w:t>
      </w:r>
      <w:r w:rsidR="00C240C3" w:rsidRPr="00356E9C">
        <w:rPr>
          <w:color w:val="000000" w:themeColor="text1"/>
          <w:sz w:val="22"/>
          <w:szCs w:val="22"/>
        </w:rPr>
        <w:t xml:space="preserve"> the beginning of the time series until </w:t>
      </w:r>
      <w:r w:rsidR="00C240C3">
        <w:rPr>
          <w:color w:val="000000" w:themeColor="text1"/>
          <w:sz w:val="22"/>
          <w:szCs w:val="22"/>
        </w:rPr>
        <w:t>May 24 of 2020</w:t>
      </w:r>
      <w:r w:rsidR="00EC1B4A">
        <w:rPr>
          <w:color w:val="000000" w:themeColor="text1"/>
          <w:sz w:val="22"/>
          <w:szCs w:val="22"/>
        </w:rPr>
        <w:t xml:space="preserve"> for data assimilation</w:t>
      </w:r>
      <w:r w:rsidR="00C240C3">
        <w:rPr>
          <w:color w:val="000000" w:themeColor="text1"/>
          <w:sz w:val="22"/>
          <w:szCs w:val="22"/>
        </w:rPr>
        <w:t xml:space="preserve">, removing as much as </w:t>
      </w:r>
      <w:r w:rsidR="00C240C3" w:rsidRPr="00356E9C">
        <w:rPr>
          <w:color w:val="000000" w:themeColor="text1"/>
          <w:sz w:val="22"/>
          <w:szCs w:val="22"/>
        </w:rPr>
        <w:t>16 weeks</w:t>
      </w:r>
      <w:r w:rsidR="00C240C3">
        <w:rPr>
          <w:color w:val="000000" w:themeColor="text1"/>
          <w:sz w:val="22"/>
          <w:szCs w:val="22"/>
        </w:rPr>
        <w:t>. We increase from 0 to 16 weeks in increases of 2 weeks.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COVID</w:t>
      </w:r>
      <w:r w:rsidR="002A5AAE">
        <w:rPr>
          <w:color w:val="000000" w:themeColor="text1"/>
          <w:sz w:val="22"/>
          <w:szCs w:val="22"/>
        </w:rPr>
        <w:t>-</w:t>
      </w:r>
      <w:r w:rsidR="00C240C3" w:rsidRPr="00356E9C">
        <w:rPr>
          <w:color w:val="000000" w:themeColor="text1"/>
          <w:sz w:val="22"/>
          <w:szCs w:val="22"/>
        </w:rPr>
        <w:t>19 peak</w:t>
      </w:r>
      <w:r w:rsidR="00EC7A84">
        <w:rPr>
          <w:color w:val="000000" w:themeColor="text1"/>
          <w:sz w:val="22"/>
          <w:szCs w:val="22"/>
        </w:rPr>
        <w:t xml:space="preserve"> in 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5</w:t>
      </w:r>
      <w:r w:rsidR="00C240C3" w:rsidRPr="00356E9C">
        <w:rPr>
          <w:color w:val="000000" w:themeColor="text1"/>
          <w:sz w:val="22"/>
          <w:szCs w:val="22"/>
        </w:rPr>
        <w:t xml:space="preserve"> we present</w:t>
      </w:r>
      <w:r w:rsidR="00C240C3">
        <w:rPr>
          <w:color w:val="000000" w:themeColor="text1"/>
          <w:sz w:val="22"/>
          <w:szCs w:val="22"/>
        </w:rPr>
        <w:t xml:space="preserve"> </w:t>
      </w:r>
      <w:r w:rsidR="00C240C3" w:rsidRPr="00356E9C">
        <w:rPr>
          <w:color w:val="000000" w:themeColor="text1"/>
          <w:sz w:val="22"/>
          <w:szCs w:val="22"/>
        </w:rPr>
        <w:t xml:space="preserve">the clinical culture data and </w:t>
      </w:r>
      <w:r w:rsidR="00C240C3">
        <w:rPr>
          <w:color w:val="000000" w:themeColor="text1"/>
          <w:sz w:val="22"/>
          <w:szCs w:val="22"/>
        </w:rPr>
        <w:t xml:space="preserve">present 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used to inform the new inference</w:t>
      </w:r>
      <w:r w:rsidR="00422E66">
        <w:rPr>
          <w:color w:val="000000" w:themeColor="text1"/>
          <w:sz w:val="22"/>
          <w:szCs w:val="22"/>
        </w:rPr>
        <w:t>s</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 xml:space="preserve">We include the hospitalization due to COVID19 as well as the </w:t>
      </w:r>
      <w:r w:rsidR="00FE071F">
        <w:rPr>
          <w:color w:val="000000" w:themeColor="text1"/>
          <w:sz w:val="22"/>
          <w:szCs w:val="22"/>
        </w:rPr>
        <w:lastRenderedPageBreak/>
        <w:t xml:space="preserve">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2E51762D" w14:textId="70F49B9C" w:rsidR="0037669B" w:rsidRDefault="000F1251" w:rsidP="00F422B3">
      <w:pPr>
        <w:rPr>
          <w:color w:val="000000" w:themeColor="text1"/>
          <w:sz w:val="22"/>
          <w:szCs w:val="22"/>
        </w:rPr>
      </w:pPr>
      <w:r>
        <w:rPr>
          <w:color w:val="000000" w:themeColor="text1"/>
          <w:sz w:val="22"/>
          <w:szCs w:val="22"/>
        </w:rPr>
        <w:t>The</w:t>
      </w:r>
      <w:r w:rsidR="002A2B9F">
        <w:rPr>
          <w:color w:val="000000" w:themeColor="text1"/>
          <w:sz w:val="22"/>
          <w:szCs w:val="22"/>
        </w:rPr>
        <w:t xml:space="preserve"> Iterated EAKF computes the posterior estimate at the end of an IF iteration averaging over the posterior estimates over data assimilation times</w:t>
      </w:r>
      <w:r w:rsidR="00CD6388">
        <w:rPr>
          <w:color w:val="000000" w:themeColor="text1"/>
          <w:sz w:val="22"/>
          <w:szCs w:val="22"/>
        </w:rPr>
        <w:t xml:space="preserve"> </w:t>
      </w:r>
      <w:r w:rsidR="003D5C50">
        <w:rPr>
          <w:color w:val="000000" w:themeColor="text1"/>
          <w:sz w:val="22"/>
          <w:szCs w:val="22"/>
        </w:rPr>
        <w:fldChar w:fldCharType="begin"/>
      </w:r>
      <w:r w:rsidR="003D5C50">
        <w:rPr>
          <w:color w:val="000000" w:themeColor="text1"/>
          <w:sz w:val="22"/>
          <w:szCs w:val="22"/>
        </w:rPr>
        <w:instrText xml:space="preserve"> ADDIN ZOTERO_ITEM CSL_CITATION {"citationID":"rsc748Lp","properties":{"formattedCitation":"(7,12)","plainCitation":"(7,12)","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schema":"https://github.com/citation-style-language/schema/raw/master/csl-citation.json"} </w:instrText>
      </w:r>
      <w:r w:rsidR="003D5C50">
        <w:rPr>
          <w:color w:val="000000" w:themeColor="text1"/>
          <w:sz w:val="22"/>
          <w:szCs w:val="22"/>
        </w:rPr>
        <w:fldChar w:fldCharType="separate"/>
      </w:r>
      <w:r w:rsidR="003D5C50">
        <w:rPr>
          <w:noProof/>
          <w:color w:val="000000" w:themeColor="text1"/>
          <w:sz w:val="22"/>
          <w:szCs w:val="22"/>
        </w:rPr>
        <w:t>(7,12)</w:t>
      </w:r>
      <w:r w:rsidR="003D5C50">
        <w:rPr>
          <w:color w:val="000000" w:themeColor="text1"/>
          <w:sz w:val="22"/>
          <w:szCs w:val="22"/>
        </w:rPr>
        <w:fldChar w:fldCharType="end"/>
      </w:r>
      <w:r w:rsidR="002A2B9F">
        <w:rPr>
          <w:color w:val="000000" w:themeColor="text1"/>
          <w:sz w:val="22"/>
          <w:szCs w:val="22"/>
        </w:rPr>
        <w:t>.</w:t>
      </w:r>
      <w:r w:rsidR="0037669B">
        <w:rPr>
          <w:color w:val="000000" w:themeColor="text1"/>
          <w:sz w:val="22"/>
          <w:szCs w:val="22"/>
        </w:rPr>
        <w:t xml:space="preserve"> </w:t>
      </w:r>
      <w:r w:rsidR="001843D8">
        <w:rPr>
          <w:color w:val="000000" w:themeColor="text1"/>
          <w:sz w:val="22"/>
          <w:szCs w:val="22"/>
        </w:rPr>
        <w:t>The</w:t>
      </w:r>
      <w:r w:rsidR="006152C0" w:rsidRPr="00356E9C">
        <w:rPr>
          <w:color w:val="000000" w:themeColor="text1"/>
          <w:sz w:val="22"/>
          <w:szCs w:val="22"/>
        </w:rPr>
        <w:t xml:space="preserve"> </w:t>
      </w:r>
      <w:r w:rsidR="00C43863" w:rsidRPr="00356E9C">
        <w:rPr>
          <w:color w:val="000000" w:themeColor="text1"/>
          <w:sz w:val="22"/>
          <w:szCs w:val="22"/>
        </w:rPr>
        <w:t>parameter esti</w:t>
      </w:r>
      <w:r w:rsidR="002753BD" w:rsidRPr="00356E9C">
        <w:rPr>
          <w:color w:val="000000" w:themeColor="text1"/>
          <w:sz w:val="22"/>
          <w:szCs w:val="22"/>
        </w:rPr>
        <w:t>ma</w:t>
      </w:r>
      <w:r w:rsidR="00C43863" w:rsidRPr="00356E9C">
        <w:rPr>
          <w:color w:val="000000" w:themeColor="text1"/>
          <w:sz w:val="22"/>
          <w:szCs w:val="22"/>
        </w:rPr>
        <w:t>tes</w:t>
      </w:r>
      <w:r w:rsidR="001843D8">
        <w:rPr>
          <w:color w:val="000000" w:themeColor="text1"/>
          <w:sz w:val="22"/>
          <w:szCs w:val="22"/>
        </w:rPr>
        <w:t xml:space="preserve"> presented in the Main text</w:t>
      </w:r>
      <w:r w:rsidR="00C43863" w:rsidRPr="00356E9C">
        <w:rPr>
          <w:color w:val="000000" w:themeColor="text1"/>
          <w:sz w:val="22"/>
          <w:szCs w:val="22"/>
        </w:rPr>
        <w:t xml:space="preserve"> were </w:t>
      </w:r>
      <w:r w:rsidR="0049733F" w:rsidRPr="00356E9C">
        <w:rPr>
          <w:color w:val="000000" w:themeColor="text1"/>
          <w:sz w:val="22"/>
          <w:szCs w:val="22"/>
        </w:rPr>
        <w:t>inferred by</w:t>
      </w:r>
      <w:r w:rsidR="003A4F26" w:rsidRPr="00356E9C">
        <w:rPr>
          <w:color w:val="000000" w:themeColor="text1"/>
          <w:sz w:val="22"/>
          <w:szCs w:val="22"/>
        </w:rPr>
        <w:t xml:space="preserve"> assimilating the total weekly </w:t>
      </w:r>
      <w:r w:rsidR="006550A5">
        <w:rPr>
          <w:color w:val="000000" w:themeColor="text1"/>
          <w:sz w:val="22"/>
          <w:szCs w:val="22"/>
        </w:rPr>
        <w:t>clinical culture data</w:t>
      </w:r>
      <w:r w:rsidR="00EC3C23" w:rsidRPr="00356E9C">
        <w:rPr>
          <w:color w:val="000000" w:themeColor="text1"/>
          <w:sz w:val="22"/>
          <w:szCs w:val="22"/>
        </w:rPr>
        <w:t xml:space="preserve"> using a total of 57 weeks.</w:t>
      </w:r>
      <w:r w:rsidR="00D31F27" w:rsidRPr="00356E9C">
        <w:rPr>
          <w:color w:val="000000" w:themeColor="text1"/>
          <w:sz w:val="22"/>
          <w:szCs w:val="22"/>
        </w:rPr>
        <w:t xml:space="preserve"> </w:t>
      </w:r>
      <w:r w:rsidR="0037669B">
        <w:rPr>
          <w:color w:val="000000" w:themeColor="text1"/>
          <w:sz w:val="22"/>
          <w:szCs w:val="22"/>
        </w:rPr>
        <w:t>By ignoring weeks since the beg</w:t>
      </w:r>
      <w:r w:rsidR="00E24104">
        <w:rPr>
          <w:color w:val="000000" w:themeColor="text1"/>
          <w:sz w:val="22"/>
          <w:szCs w:val="22"/>
        </w:rPr>
        <w:t>in</w:t>
      </w:r>
      <w:r w:rsidR="0037669B">
        <w:rPr>
          <w:color w:val="000000" w:themeColor="text1"/>
          <w:sz w:val="22"/>
          <w:szCs w:val="22"/>
        </w:rPr>
        <w:t xml:space="preserve">ning of the time series </w:t>
      </w:r>
      <w:r w:rsidR="00BB0FE7">
        <w:rPr>
          <w:color w:val="000000" w:themeColor="text1"/>
          <w:sz w:val="22"/>
          <w:szCs w:val="22"/>
        </w:rPr>
        <w:t>the impact on the averaged posterior can be discussed.</w:t>
      </w:r>
      <w:r w:rsidR="006E02DD">
        <w:rPr>
          <w:color w:val="000000" w:themeColor="text1"/>
          <w:sz w:val="22"/>
          <w:szCs w:val="22"/>
        </w:rPr>
        <w:t xml:space="preserve"> </w:t>
      </w:r>
      <w:r w:rsidR="00454D75">
        <w:rPr>
          <w:color w:val="000000" w:themeColor="text1"/>
          <w:sz w:val="22"/>
          <w:szCs w:val="22"/>
        </w:rPr>
        <w:t>A</w:t>
      </w:r>
      <w:r w:rsidR="00ED3D57">
        <w:rPr>
          <w:color w:val="000000" w:themeColor="text1"/>
          <w:sz w:val="22"/>
          <w:szCs w:val="22"/>
        </w:rPr>
        <w:t>t each assimilation time (</w:t>
      </w:r>
      <w:r w:rsidR="001E551C">
        <w:rPr>
          <w:color w:val="000000" w:themeColor="text1"/>
          <w:sz w:val="22"/>
          <w:szCs w:val="22"/>
        </w:rPr>
        <w:t xml:space="preserve">end of the </w:t>
      </w:r>
      <w:r w:rsidR="00ED3D57">
        <w:rPr>
          <w:color w:val="000000" w:themeColor="text1"/>
          <w:sz w:val="22"/>
          <w:szCs w:val="22"/>
        </w:rPr>
        <w:t xml:space="preserve">week) the posterior is computed using the </w:t>
      </w:r>
      <w:r w:rsidR="002802A7">
        <w:rPr>
          <w:color w:val="000000" w:themeColor="text1"/>
          <w:sz w:val="22"/>
          <w:szCs w:val="22"/>
        </w:rPr>
        <w:t>previous data assimilation time</w:t>
      </w:r>
      <w:r w:rsidR="0031144A">
        <w:rPr>
          <w:color w:val="000000" w:themeColor="text1"/>
          <w:sz w:val="22"/>
          <w:szCs w:val="22"/>
        </w:rPr>
        <w:t xml:space="preserve"> posterior estimate as the prior. </w:t>
      </w:r>
      <w:r w:rsidR="00051EB4">
        <w:rPr>
          <w:color w:val="000000" w:themeColor="text1"/>
          <w:sz w:val="22"/>
          <w:szCs w:val="22"/>
        </w:rPr>
        <w:t>As a consequence</w:t>
      </w:r>
      <w:r w:rsidR="003F40DD">
        <w:rPr>
          <w:color w:val="000000" w:themeColor="text1"/>
          <w:sz w:val="22"/>
          <w:szCs w:val="22"/>
        </w:rPr>
        <w:t>,</w:t>
      </w:r>
      <w:r w:rsidR="001B121E">
        <w:rPr>
          <w:color w:val="000000" w:themeColor="text1"/>
          <w:sz w:val="22"/>
          <w:szCs w:val="22"/>
        </w:rPr>
        <w:t xml:space="preserve"> </w:t>
      </w:r>
      <w:r w:rsidR="00800435">
        <w:rPr>
          <w:color w:val="000000" w:themeColor="text1"/>
          <w:sz w:val="22"/>
          <w:szCs w:val="22"/>
        </w:rPr>
        <w:t xml:space="preserve">while the methods weigh equally </w:t>
      </w:r>
      <w:r w:rsidR="009F5EDA">
        <w:rPr>
          <w:color w:val="000000" w:themeColor="text1"/>
          <w:sz w:val="22"/>
          <w:szCs w:val="22"/>
        </w:rPr>
        <w:t>the</w:t>
      </w:r>
      <w:r w:rsidR="00800435">
        <w:rPr>
          <w:color w:val="000000" w:themeColor="text1"/>
          <w:sz w:val="22"/>
          <w:szCs w:val="22"/>
        </w:rPr>
        <w:t xml:space="preserve"> posterior </w:t>
      </w:r>
      <w:r w:rsidR="002D5396">
        <w:rPr>
          <w:color w:val="000000" w:themeColor="text1"/>
          <w:sz w:val="22"/>
          <w:szCs w:val="22"/>
        </w:rPr>
        <w:t xml:space="preserve">estimate </w:t>
      </w:r>
      <w:r w:rsidR="00051EB4">
        <w:rPr>
          <w:color w:val="000000" w:themeColor="text1"/>
          <w:sz w:val="22"/>
          <w:szCs w:val="22"/>
        </w:rPr>
        <w:t xml:space="preserve">at each data assimilation time </w:t>
      </w:r>
      <w:r w:rsidR="00A22A60">
        <w:rPr>
          <w:color w:val="000000" w:themeColor="text1"/>
          <w:sz w:val="22"/>
          <w:szCs w:val="22"/>
        </w:rPr>
        <w:t xml:space="preserve">the contribution </w:t>
      </w:r>
      <w:r w:rsidR="003F40DD">
        <w:rPr>
          <w:color w:val="000000" w:themeColor="text1"/>
          <w:sz w:val="22"/>
          <w:szCs w:val="22"/>
        </w:rPr>
        <w:t xml:space="preserve">to the </w:t>
      </w:r>
      <w:r w:rsidR="0031144A">
        <w:rPr>
          <w:color w:val="000000" w:themeColor="text1"/>
          <w:sz w:val="22"/>
          <w:szCs w:val="22"/>
        </w:rPr>
        <w:t>reporte</w:t>
      </w:r>
      <w:r w:rsidR="00907032">
        <w:rPr>
          <w:color w:val="000000" w:themeColor="text1"/>
          <w:sz w:val="22"/>
          <w:szCs w:val="22"/>
        </w:rPr>
        <w:t>d</w:t>
      </w:r>
      <w:r w:rsidR="0031144A">
        <w:rPr>
          <w:color w:val="000000" w:themeColor="text1"/>
          <w:sz w:val="22"/>
          <w:szCs w:val="22"/>
        </w:rPr>
        <w:t xml:space="preserve"> parameter estimates is nonlinear</w:t>
      </w:r>
      <w:r w:rsidR="003C6DA8">
        <w:rPr>
          <w:color w:val="000000" w:themeColor="text1"/>
          <w:sz w:val="22"/>
          <w:szCs w:val="22"/>
        </w:rPr>
        <w:t xml:space="preserve"> and depends on the </w:t>
      </w:r>
      <w:r w:rsidR="00327CDC">
        <w:rPr>
          <w:color w:val="000000" w:themeColor="text1"/>
          <w:sz w:val="22"/>
          <w:szCs w:val="22"/>
        </w:rPr>
        <w:t>underlying dyna</w:t>
      </w:r>
      <w:r w:rsidR="00DE634D">
        <w:rPr>
          <w:color w:val="000000" w:themeColor="text1"/>
          <w:sz w:val="22"/>
          <w:szCs w:val="22"/>
        </w:rPr>
        <w:t>m</w:t>
      </w:r>
      <w:r w:rsidR="00327CDC">
        <w:rPr>
          <w:color w:val="000000" w:themeColor="text1"/>
          <w:sz w:val="22"/>
          <w:szCs w:val="22"/>
        </w:rPr>
        <w:t>ical model</w:t>
      </w:r>
      <w:r w:rsidR="0031144A">
        <w:rPr>
          <w:color w:val="000000" w:themeColor="text1"/>
          <w:sz w:val="22"/>
          <w:szCs w:val="22"/>
        </w:rPr>
        <w:t>.</w:t>
      </w:r>
    </w:p>
    <w:p w14:paraId="336A32F7" w14:textId="6F453E9C" w:rsidR="00121C7F" w:rsidRDefault="00051C68" w:rsidP="00F422B3">
      <w:pPr>
        <w:rPr>
          <w:color w:val="000000" w:themeColor="text1"/>
          <w:sz w:val="22"/>
          <w:szCs w:val="22"/>
        </w:rPr>
      </w:pPr>
      <w:r>
        <w:rPr>
          <w:color w:val="000000" w:themeColor="text1"/>
          <w:sz w:val="22"/>
          <w:szCs w:val="22"/>
        </w:rPr>
        <w:tab/>
      </w:r>
      <w:r w:rsidR="00F67A78">
        <w:rPr>
          <w:color w:val="000000" w:themeColor="text1"/>
          <w:sz w:val="22"/>
          <w:szCs w:val="22"/>
        </w:rPr>
        <w:t>To investigate the impact of the level of 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ith</w:t>
      </w:r>
      <w:r w:rsidR="00F67A78">
        <w:rPr>
          <w:color w:val="000000" w:themeColor="text1"/>
          <w:sz w:val="22"/>
          <w:szCs w:val="22"/>
        </w:rPr>
        <w:t xml:space="preserve">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Figure R6</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all the 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 respectively.</w:t>
      </w:r>
      <w:r w:rsidR="008E10D8">
        <w:rPr>
          <w:color w:val="000000" w:themeColor="text1"/>
          <w:sz w:val="22"/>
          <w:szCs w:val="22"/>
        </w:rPr>
        <w:t xml:space="preserve"> </w:t>
      </w:r>
      <w:r w:rsidR="00CD7A81">
        <w:rPr>
          <w:color w:val="000000" w:themeColor="text1"/>
          <w:sz w:val="22"/>
          <w:szCs w:val="22"/>
        </w:rPr>
        <w:t>While for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A16869">
        <w:rPr>
          <w:color w:val="000000" w:themeColor="text1"/>
          <w:sz w:val="22"/>
          <w:szCs w:val="22"/>
        </w:rPr>
        <w:t xml:space="preserve"> </w:t>
      </w:r>
      <w:r w:rsidR="00973598">
        <w:rPr>
          <w:color w:val="000000" w:themeColor="text1"/>
          <w:sz w:val="22"/>
          <w:szCs w:val="22"/>
        </w:rPr>
        <w:t xml:space="preserve">we </w:t>
      </w:r>
      <w:r w:rsidR="00FC69DF">
        <w:rPr>
          <w:color w:val="000000" w:themeColor="text1"/>
          <w:sz w:val="22"/>
          <w:szCs w:val="22"/>
        </w:rPr>
        <w:t>discuss</w:t>
      </w:r>
      <w:r w:rsidR="00973598">
        <w:rPr>
          <w:color w:val="000000" w:themeColor="text1"/>
          <w:sz w:val="22"/>
          <w:szCs w:val="22"/>
        </w:rPr>
        <w:t xml:space="preserve"> </w:t>
      </w:r>
      <w:r w:rsidR="00FA3970">
        <w:rPr>
          <w:color w:val="000000" w:themeColor="text1"/>
          <w:sz w:val="22"/>
          <w:szCs w:val="22"/>
        </w:rPr>
        <w:t>some consistent patterns</w:t>
      </w:r>
      <w:r w:rsidR="00FD5A10">
        <w:rPr>
          <w:color w:val="000000" w:themeColor="text1"/>
          <w:sz w:val="22"/>
          <w:szCs w:val="22"/>
        </w:rPr>
        <w:t>.</w:t>
      </w:r>
      <w:r w:rsidR="00FC69DF">
        <w:rPr>
          <w:color w:val="000000" w:themeColor="text1"/>
          <w:sz w:val="22"/>
          <w:szCs w:val="22"/>
        </w:rPr>
        <w:t xml:space="preserve"> </w:t>
      </w:r>
      <w:r w:rsidR="000E77B7">
        <w:rPr>
          <w:color w:val="000000" w:themeColor="text1"/>
          <w:sz w:val="22"/>
          <w:szCs w:val="22"/>
        </w:rPr>
        <w:t xml:space="preserve">We first </w:t>
      </w:r>
      <w:r w:rsidR="002D3460">
        <w:rPr>
          <w:color w:val="000000" w:themeColor="text1"/>
          <w:sz w:val="22"/>
          <w:szCs w:val="22"/>
        </w:rPr>
        <w:t>present the results for</w:t>
      </w:r>
      <w:r w:rsidR="000E77B7">
        <w:rPr>
          <w:color w:val="000000" w:themeColor="text1"/>
          <w:sz w:val="22"/>
          <w:szCs w:val="22"/>
        </w:rPr>
        <w:t xml:space="preserve"> the </w:t>
      </w:r>
      <w:r w:rsidR="002D3460">
        <w:rPr>
          <w:color w:val="000000" w:themeColor="text1"/>
          <w:sz w:val="22"/>
          <w:szCs w:val="22"/>
        </w:rPr>
        <w:t xml:space="preserve">changes in the effective </w:t>
      </w:r>
      <w:r w:rsidR="00760778">
        <w:rPr>
          <w:color w:val="000000" w:themeColor="text1"/>
          <w:sz w:val="22"/>
          <w:szCs w:val="22"/>
        </w:rPr>
        <w:t xml:space="preserve">sensitivity </w:t>
      </w:r>
      <m:oMath>
        <m:r>
          <w:rPr>
            <w:rFonts w:ascii="Cambria Math" w:hAnsi="Cambria Math"/>
            <w:color w:val="000000" w:themeColor="text1"/>
            <w:sz w:val="22"/>
            <w:szCs w:val="22"/>
          </w:rPr>
          <m:t>ρ</m:t>
        </m:r>
      </m:oMath>
      <w:r w:rsidR="00AF29DD">
        <w:rPr>
          <w:color w:val="000000" w:themeColor="text1"/>
          <w:sz w:val="22"/>
          <w:szCs w:val="22"/>
        </w:rPr>
        <w:t xml:space="preserve">, and then those of the nosocomial transmission rate </w:t>
      </w:r>
      <m:oMath>
        <m:r>
          <w:rPr>
            <w:rFonts w:ascii="Cambria Math" w:hAnsi="Cambria Math"/>
            <w:color w:val="000000" w:themeColor="text1"/>
            <w:sz w:val="22"/>
            <w:szCs w:val="22"/>
          </w:rPr>
          <m:t>β</m:t>
        </m:r>
      </m:oMath>
      <w:r w:rsidR="00AF29DD">
        <w:rPr>
          <w:color w:val="000000" w:themeColor="text1"/>
          <w:sz w:val="22"/>
          <w:szCs w:val="22"/>
        </w:rPr>
        <w:t>.</w:t>
      </w:r>
    </w:p>
    <w:p w14:paraId="7CE0EF03" w14:textId="04A48121" w:rsidR="00F53981" w:rsidRDefault="00121C7F" w:rsidP="00F422B3">
      <w:pPr>
        <w:rPr>
          <w:color w:val="000000" w:themeColor="text1"/>
          <w:sz w:val="22"/>
          <w:szCs w:val="22"/>
        </w:rPr>
      </w:pPr>
      <w:r>
        <w:rPr>
          <w:color w:val="000000" w:themeColor="text1"/>
          <w:sz w:val="22"/>
          <w:szCs w:val="22"/>
        </w:rPr>
        <w:tab/>
      </w:r>
      <w:r w:rsidR="00FC69DF">
        <w:rPr>
          <w:color w:val="000000" w:themeColor="text1"/>
          <w:sz w:val="22"/>
          <w:szCs w:val="22"/>
        </w:rPr>
        <w:t>First</w:t>
      </w:r>
      <w:r w:rsidR="00B91E2E">
        <w:rPr>
          <w:color w:val="000000" w:themeColor="text1"/>
          <w:sz w:val="22"/>
          <w:szCs w:val="22"/>
        </w:rPr>
        <w:t xml:space="preserve">, </w:t>
      </w:r>
      <m:oMath>
        <m:r>
          <w:rPr>
            <w:rFonts w:ascii="Cambria Math" w:hAnsi="Cambria Math"/>
            <w:color w:val="000000" w:themeColor="text1"/>
            <w:sz w:val="22"/>
            <w:szCs w:val="22"/>
          </w:rPr>
          <m:t>ρ</m:t>
        </m:r>
      </m:oMath>
      <w:r w:rsidR="000F1E53">
        <w:rPr>
          <w:color w:val="000000" w:themeColor="text1"/>
          <w:sz w:val="22"/>
          <w:szCs w:val="22"/>
        </w:rPr>
        <w:t xml:space="preserve"> estimate</w:t>
      </w:r>
      <w:r w:rsidR="00530EA1">
        <w:rPr>
          <w:color w:val="000000" w:themeColor="text1"/>
          <w:sz w:val="22"/>
          <w:szCs w:val="22"/>
        </w:rPr>
        <w:t>s</w:t>
      </w:r>
      <w:r w:rsidR="000F1E53">
        <w:rPr>
          <w:color w:val="000000" w:themeColor="text1"/>
          <w:sz w:val="22"/>
          <w:szCs w:val="22"/>
        </w:rPr>
        <w:t xml:space="preserve"> for all pathogens but </w:t>
      </w:r>
      <w:r w:rsidR="000F1E53">
        <w:rPr>
          <w:i/>
          <w:iCs/>
          <w:color w:val="000000" w:themeColor="text1"/>
          <w:sz w:val="22"/>
          <w:szCs w:val="22"/>
        </w:rPr>
        <w:t>E. coli</w:t>
      </w:r>
      <w:r w:rsidR="00530EA1">
        <w:rPr>
          <w:color w:val="000000" w:themeColor="text1"/>
          <w:sz w:val="22"/>
          <w:szCs w:val="22"/>
        </w:rPr>
        <w:t xml:space="preserve"> were captured by the 95% CI of the original estimate until 6 weeks</w:t>
      </w:r>
      <w:r w:rsidR="00D45925">
        <w:rPr>
          <w:color w:val="000000" w:themeColor="text1"/>
          <w:sz w:val="22"/>
          <w:szCs w:val="22"/>
        </w:rPr>
        <w:t xml:space="preserve"> or more</w:t>
      </w:r>
      <w:r w:rsidR="00530EA1">
        <w:rPr>
          <w:color w:val="000000" w:themeColor="text1"/>
          <w:sz w:val="22"/>
          <w:szCs w:val="22"/>
        </w:rPr>
        <w:t xml:space="preserve"> </w:t>
      </w:r>
      <w:r w:rsidR="005032EC">
        <w:rPr>
          <w:color w:val="000000" w:themeColor="text1"/>
          <w:sz w:val="22"/>
          <w:szCs w:val="22"/>
        </w:rPr>
        <w:t>we</w:t>
      </w:r>
      <w:r w:rsidR="00530EA1">
        <w:rPr>
          <w:color w:val="000000" w:themeColor="text1"/>
          <w:sz w:val="22"/>
          <w:szCs w:val="22"/>
        </w:rPr>
        <w:t xml:space="preserve">re dropped. </w:t>
      </w:r>
      <w:r w:rsidR="005032EC">
        <w:rPr>
          <w:color w:val="000000" w:themeColor="text1"/>
          <w:sz w:val="22"/>
          <w:szCs w:val="22"/>
        </w:rPr>
        <w:t xml:space="preserve">After </w:t>
      </w:r>
      <w:r w:rsidR="00496731">
        <w:rPr>
          <w:color w:val="000000" w:themeColor="text1"/>
          <w:sz w:val="22"/>
          <w:szCs w:val="22"/>
        </w:rPr>
        <w:t>ignoring the first</w:t>
      </w:r>
      <w:r>
        <w:rPr>
          <w:color w:val="000000" w:themeColor="text1"/>
          <w:sz w:val="22"/>
          <w:szCs w:val="22"/>
        </w:rPr>
        <w:t xml:space="preserve"> </w:t>
      </w:r>
      <w:r w:rsidR="005032EC">
        <w:rPr>
          <w:color w:val="000000" w:themeColor="text1"/>
          <w:sz w:val="22"/>
          <w:szCs w:val="22"/>
        </w:rPr>
        <w:t xml:space="preserve">6 weeks the effective sensitivity estimate decays </w:t>
      </w:r>
      <w:r w:rsidR="008430BD">
        <w:rPr>
          <w:color w:val="000000" w:themeColor="text1"/>
          <w:sz w:val="22"/>
          <w:szCs w:val="22"/>
        </w:rPr>
        <w:t xml:space="preserve">slightly </w:t>
      </w:r>
      <w:r w:rsidR="005032EC">
        <w:rPr>
          <w:color w:val="000000" w:themeColor="text1"/>
          <w:sz w:val="22"/>
          <w:szCs w:val="22"/>
        </w:rPr>
        <w:t xml:space="preserve">and </w:t>
      </w:r>
      <w:r w:rsidR="00C4667B">
        <w:rPr>
          <w:color w:val="000000" w:themeColor="text1"/>
          <w:sz w:val="22"/>
          <w:szCs w:val="22"/>
        </w:rPr>
        <w:t>does not change when more weeks are dropped</w:t>
      </w:r>
      <w:r w:rsidR="004A0321">
        <w:rPr>
          <w:color w:val="000000" w:themeColor="text1"/>
          <w:sz w:val="22"/>
          <w:szCs w:val="22"/>
        </w:rPr>
        <w:t xml:space="preserve"> (lig</w:t>
      </w:r>
      <w:r w:rsidR="00A51C65">
        <w:rPr>
          <w:color w:val="000000" w:themeColor="text1"/>
          <w:sz w:val="22"/>
          <w:szCs w:val="22"/>
        </w:rPr>
        <w:t>ht</w:t>
      </w:r>
      <w:r w:rsidR="004A0321">
        <w:rPr>
          <w:color w:val="000000" w:themeColor="text1"/>
          <w:sz w:val="22"/>
          <w:szCs w:val="22"/>
        </w:rPr>
        <w:t xml:space="preserve">er dots </w:t>
      </w:r>
      <w:r w:rsidR="00751837">
        <w:rPr>
          <w:color w:val="000000" w:themeColor="text1"/>
          <w:sz w:val="22"/>
          <w:szCs w:val="22"/>
        </w:rPr>
        <w:t xml:space="preserve">in </w:t>
      </w:r>
      <w:r w:rsidR="00751837" w:rsidRPr="00885C28">
        <w:rPr>
          <w:color w:val="00B0F0"/>
          <w:sz w:val="22"/>
          <w:szCs w:val="22"/>
        </w:rPr>
        <w:t>Figure R6</w:t>
      </w:r>
      <w:r w:rsidR="00751837">
        <w:rPr>
          <w:color w:val="000000" w:themeColor="text1"/>
          <w:sz w:val="22"/>
          <w:szCs w:val="22"/>
        </w:rPr>
        <w:t>)</w:t>
      </w:r>
      <w:r w:rsidR="00C4667B">
        <w:rPr>
          <w:color w:val="000000" w:themeColor="text1"/>
          <w:sz w:val="22"/>
          <w:szCs w:val="22"/>
        </w:rPr>
        <w:t>.</w:t>
      </w:r>
      <w:r>
        <w:rPr>
          <w:color w:val="000000" w:themeColor="text1"/>
          <w:sz w:val="22"/>
          <w:szCs w:val="22"/>
        </w:rPr>
        <w:t xml:space="preserve"> </w:t>
      </w:r>
      <w:r w:rsidR="0079291A" w:rsidRPr="0031101E">
        <w:rPr>
          <w:color w:val="000000" w:themeColor="text1"/>
          <w:sz w:val="22"/>
          <w:szCs w:val="22"/>
        </w:rPr>
        <w:t xml:space="preserve">This decay matches </w:t>
      </w:r>
      <w:r w:rsidR="00F27D26" w:rsidRPr="0031101E">
        <w:rPr>
          <w:color w:val="000000" w:themeColor="text1"/>
          <w:sz w:val="22"/>
          <w:szCs w:val="22"/>
        </w:rPr>
        <w:t>ignoring</w:t>
      </w:r>
      <w:r w:rsidR="001577CD" w:rsidRPr="0031101E">
        <w:rPr>
          <w:color w:val="000000" w:themeColor="text1"/>
          <w:sz w:val="22"/>
          <w:szCs w:val="22"/>
        </w:rPr>
        <w:t xml:space="preserve"> the increases in</w:t>
      </w:r>
      <w:r w:rsidR="00F27D26" w:rsidRPr="0031101E">
        <w:rPr>
          <w:color w:val="000000" w:themeColor="text1"/>
          <w:sz w:val="22"/>
          <w:szCs w:val="22"/>
        </w:rPr>
        <w:t xml:space="preserve"> clinical cultur</w:t>
      </w:r>
      <w:r w:rsidR="001577CD" w:rsidRPr="0031101E">
        <w:rPr>
          <w:color w:val="000000" w:themeColor="text1"/>
          <w:sz w:val="22"/>
          <w:szCs w:val="22"/>
        </w:rPr>
        <w:t>es taken that coincide with the peak in COVID19 hospitalizations</w:t>
      </w:r>
      <w:r w:rsidR="0079291A" w:rsidRPr="0031101E">
        <w:rPr>
          <w:color w:val="000000" w:themeColor="text1"/>
          <w:sz w:val="22"/>
          <w:szCs w:val="22"/>
        </w:rPr>
        <w:t>.</w:t>
      </w:r>
      <w:r w:rsidR="00CB7372" w:rsidRPr="0031101E">
        <w:rPr>
          <w:color w:val="000000" w:themeColor="text1"/>
          <w:sz w:val="22"/>
          <w:szCs w:val="22"/>
        </w:rPr>
        <w:t xml:space="preserve"> </w:t>
      </w:r>
      <w:r w:rsidR="002C61EA">
        <w:rPr>
          <w:color w:val="000000" w:themeColor="text1"/>
          <w:sz w:val="22"/>
          <w:szCs w:val="22"/>
        </w:rPr>
        <w:t>Second, f</w:t>
      </w:r>
      <w:r w:rsidR="00CB7372">
        <w:rPr>
          <w:color w:val="000000" w:themeColor="text1"/>
          <w:sz w:val="22"/>
          <w:szCs w:val="22"/>
        </w:rPr>
        <w:t xml:space="preserve">or </w:t>
      </w:r>
      <w:r w:rsidR="00CB7372">
        <w:rPr>
          <w:i/>
          <w:iCs/>
          <w:color w:val="000000" w:themeColor="text1"/>
          <w:sz w:val="22"/>
          <w:szCs w:val="22"/>
        </w:rPr>
        <w:t>E. coli</w:t>
      </w:r>
      <w:r w:rsidR="00CB7372">
        <w:rPr>
          <w:color w:val="000000" w:themeColor="text1"/>
          <w:sz w:val="22"/>
          <w:szCs w:val="22"/>
        </w:rPr>
        <w:t xml:space="preserve"> the estimate </w:t>
      </w:r>
      <w:r w:rsidR="00824E71">
        <w:rPr>
          <w:color w:val="000000" w:themeColor="text1"/>
          <w:sz w:val="22"/>
          <w:szCs w:val="22"/>
        </w:rPr>
        <w:t>of</w:t>
      </w:r>
      <w:r w:rsidR="00CB7372">
        <w:rPr>
          <w:color w:val="000000" w:themeColor="text1"/>
          <w:sz w:val="22"/>
          <w:szCs w:val="22"/>
        </w:rPr>
        <w:t xml:space="preserve"> </w:t>
      </w:r>
      <m:oMath>
        <m:r>
          <w:rPr>
            <w:rFonts w:ascii="Cambria Math" w:hAnsi="Cambria Math"/>
            <w:color w:val="000000" w:themeColor="text1"/>
            <w:sz w:val="22"/>
            <w:szCs w:val="22"/>
          </w:rPr>
          <m:t>ρ</m:t>
        </m:r>
      </m:oMath>
      <w:r w:rsidR="00B90BA9">
        <w:rPr>
          <w:color w:val="000000" w:themeColor="text1"/>
          <w:sz w:val="22"/>
          <w:szCs w:val="22"/>
        </w:rPr>
        <w:t xml:space="preserve"> depends on the importation rate</w:t>
      </w:r>
      <w:r w:rsidR="00A00725">
        <w:rPr>
          <w:color w:val="000000" w:themeColor="text1"/>
          <w:sz w:val="22"/>
          <w:szCs w:val="22"/>
        </w:rPr>
        <w:t>. F</w:t>
      </w:r>
      <w:r w:rsidR="00B90BA9">
        <w:rPr>
          <w:color w:val="000000" w:themeColor="text1"/>
          <w:sz w:val="22"/>
          <w:szCs w:val="22"/>
        </w:rPr>
        <w:t>or the lowest importation rate (</w:t>
      </w:r>
      <w:r w:rsidR="00B90BA9" w:rsidRPr="00872C1E">
        <w:rPr>
          <w:color w:val="00B0F0"/>
          <w:sz w:val="22"/>
          <w:szCs w:val="22"/>
        </w:rPr>
        <w:t>Figure R6</w:t>
      </w:r>
      <w:r w:rsidR="00B40FD8">
        <w:rPr>
          <w:color w:val="00B0F0"/>
          <w:sz w:val="22"/>
          <w:szCs w:val="22"/>
        </w:rPr>
        <w:t>C</w:t>
      </w:r>
      <w:r w:rsidR="007F7066">
        <w:rPr>
          <w:color w:val="00B0F0"/>
          <w:sz w:val="22"/>
          <w:szCs w:val="22"/>
        </w:rPr>
        <w:t xml:space="preserve"> </w:t>
      </w:r>
      <w:r w:rsidR="007F7066" w:rsidRPr="007F7066">
        <w:rPr>
          <w:color w:val="000000" w:themeColor="text1"/>
          <w:sz w:val="22"/>
          <w:szCs w:val="22"/>
        </w:rPr>
        <w:t>left</w:t>
      </w:r>
      <w:r w:rsidR="007F7066">
        <w:rPr>
          <w:color w:val="000000" w:themeColor="text1"/>
          <w:sz w:val="22"/>
          <w:szCs w:val="22"/>
        </w:rPr>
        <w:t>most subplot</w:t>
      </w:r>
      <w:r w:rsidR="00B90BA9" w:rsidRPr="007F7066">
        <w:rPr>
          <w:color w:val="000000" w:themeColor="text1"/>
          <w:sz w:val="22"/>
          <w:szCs w:val="22"/>
        </w:rPr>
        <w:t>)</w:t>
      </w:r>
      <w:r w:rsidR="007F7066">
        <w:rPr>
          <w:color w:val="000000" w:themeColor="text1"/>
          <w:sz w:val="22"/>
          <w:szCs w:val="22"/>
        </w:rPr>
        <w:t xml:space="preserve"> </w:t>
      </w:r>
      <w:r w:rsidR="00162834">
        <w:rPr>
          <w:color w:val="000000" w:themeColor="text1"/>
          <w:sz w:val="22"/>
          <w:szCs w:val="22"/>
        </w:rPr>
        <w:t xml:space="preserve">it only differs from the original estimate when exactly 6 weeks were dropped and its value </w:t>
      </w:r>
      <w:r w:rsidR="00D540F0">
        <w:rPr>
          <w:color w:val="000000" w:themeColor="text1"/>
          <w:sz w:val="22"/>
          <w:szCs w:val="22"/>
        </w:rPr>
        <w:t xml:space="preserve">decays to </w:t>
      </w:r>
      <w:r w:rsidR="001E57E0" w:rsidRPr="001E57E0">
        <w:rPr>
          <w:color w:val="000000" w:themeColor="text1"/>
          <w:sz w:val="22"/>
          <w:szCs w:val="22"/>
        </w:rPr>
        <w:t>11.57</w:t>
      </w:r>
      <w:r w:rsidR="001E57E0">
        <w:rPr>
          <w:color w:val="000000" w:themeColor="text1"/>
          <w:sz w:val="22"/>
          <w:szCs w:val="22"/>
        </w:rPr>
        <w:t xml:space="preserve"> %</w:t>
      </w:r>
      <w:r w:rsidR="00011266">
        <w:rPr>
          <w:color w:val="000000" w:themeColor="text1"/>
          <w:sz w:val="22"/>
          <w:szCs w:val="22"/>
        </w:rPr>
        <w:t xml:space="preserve">. </w:t>
      </w:r>
      <w:r w:rsidR="00EC200B">
        <w:rPr>
          <w:color w:val="000000" w:themeColor="text1"/>
          <w:sz w:val="22"/>
          <w:szCs w:val="22"/>
        </w:rPr>
        <w:t>While for the medium and highest importation rate</w:t>
      </w:r>
      <w:r w:rsidR="00F00B79">
        <w:rPr>
          <w:color w:val="000000" w:themeColor="text1"/>
          <w:sz w:val="22"/>
          <w:szCs w:val="22"/>
        </w:rPr>
        <w:t xml:space="preserve"> </w:t>
      </w:r>
      <w:r w:rsidR="000A401C">
        <w:rPr>
          <w:color w:val="000000" w:themeColor="text1"/>
          <w:sz w:val="22"/>
          <w:szCs w:val="22"/>
        </w:rPr>
        <w:t xml:space="preserve">the decays in the estimate </w:t>
      </w:r>
      <w:r w:rsidR="00D21630">
        <w:rPr>
          <w:color w:val="000000" w:themeColor="text1"/>
          <w:sz w:val="22"/>
          <w:szCs w:val="22"/>
        </w:rPr>
        <w:t>happen</w:t>
      </w:r>
      <w:r w:rsidR="000A401C">
        <w:rPr>
          <w:color w:val="000000" w:themeColor="text1"/>
          <w:sz w:val="22"/>
          <w:szCs w:val="22"/>
        </w:rPr>
        <w:t xml:space="preserve"> </w:t>
      </w:r>
      <w:r w:rsidR="00622971">
        <w:rPr>
          <w:color w:val="000000" w:themeColor="text1"/>
          <w:sz w:val="22"/>
          <w:szCs w:val="22"/>
        </w:rPr>
        <w:t xml:space="preserve">when the first 4 or 6 weeks </w:t>
      </w:r>
      <w:r w:rsidR="00446626">
        <w:rPr>
          <w:color w:val="000000" w:themeColor="text1"/>
          <w:sz w:val="22"/>
          <w:szCs w:val="22"/>
        </w:rPr>
        <w:t>are dropped (</w:t>
      </w:r>
      <w:r w:rsidR="00F81C63">
        <w:rPr>
          <w:color w:val="000000" w:themeColor="text1"/>
          <w:sz w:val="22"/>
          <w:szCs w:val="22"/>
        </w:rPr>
        <w:t>mean</w:t>
      </w:r>
      <w:r w:rsidR="00DD477F">
        <w:rPr>
          <w:color w:val="000000" w:themeColor="text1"/>
          <w:sz w:val="22"/>
          <w:szCs w:val="22"/>
        </w:rPr>
        <w:t xml:space="preserve"> estimate</w:t>
      </w:r>
      <w:r w:rsidR="00464842">
        <w:rPr>
          <w:color w:val="000000" w:themeColor="text1"/>
          <w:sz w:val="22"/>
          <w:szCs w:val="22"/>
        </w:rPr>
        <w:t xml:space="preserve">s </w:t>
      </w:r>
      <w:r w:rsidR="0026475D">
        <w:rPr>
          <w:color w:val="000000" w:themeColor="text1"/>
          <w:sz w:val="22"/>
          <w:szCs w:val="22"/>
        </w:rPr>
        <w:t>drop to</w:t>
      </w:r>
      <w:r w:rsidR="00464842">
        <w:rPr>
          <w:color w:val="000000" w:themeColor="text1"/>
          <w:sz w:val="22"/>
          <w:szCs w:val="22"/>
        </w:rPr>
        <w:t xml:space="preserve"> </w:t>
      </w:r>
      <w:r w:rsidR="007B7045" w:rsidRPr="007B7045">
        <w:rPr>
          <w:color w:val="000000" w:themeColor="text1"/>
          <w:sz w:val="22"/>
          <w:szCs w:val="22"/>
        </w:rPr>
        <w:t>15.53</w:t>
      </w:r>
      <w:r w:rsidR="007B7045">
        <w:rPr>
          <w:color w:val="000000" w:themeColor="text1"/>
          <w:sz w:val="22"/>
          <w:szCs w:val="22"/>
        </w:rPr>
        <w:t xml:space="preserve"> and </w:t>
      </w:r>
      <w:r w:rsidR="001E7882" w:rsidRPr="001E7882">
        <w:rPr>
          <w:color w:val="000000" w:themeColor="text1"/>
          <w:sz w:val="22"/>
          <w:szCs w:val="22"/>
        </w:rPr>
        <w:t>1</w:t>
      </w:r>
      <w:r w:rsidR="0000692A">
        <w:rPr>
          <w:color w:val="000000" w:themeColor="text1"/>
          <w:sz w:val="22"/>
          <w:szCs w:val="22"/>
        </w:rPr>
        <w:t>0</w:t>
      </w:r>
      <w:r w:rsidR="001E7882" w:rsidRPr="001E7882">
        <w:rPr>
          <w:color w:val="000000" w:themeColor="text1"/>
          <w:sz w:val="22"/>
          <w:szCs w:val="22"/>
        </w:rPr>
        <w:t>.</w:t>
      </w:r>
      <w:r w:rsidR="0000692A">
        <w:rPr>
          <w:color w:val="000000" w:themeColor="text1"/>
          <w:sz w:val="22"/>
          <w:szCs w:val="22"/>
        </w:rPr>
        <w:t>63</w:t>
      </w:r>
      <w:r w:rsidR="001E7882">
        <w:rPr>
          <w:color w:val="000000" w:themeColor="text1"/>
          <w:sz w:val="22"/>
          <w:szCs w:val="22"/>
        </w:rPr>
        <w:t>%</w:t>
      </w:r>
      <w:r w:rsidR="00446626">
        <w:rPr>
          <w:color w:val="000000" w:themeColor="text1"/>
          <w:sz w:val="22"/>
          <w:szCs w:val="22"/>
        </w:rPr>
        <w:t>).</w:t>
      </w:r>
    </w:p>
    <w:p w14:paraId="08E3F380" w14:textId="04E29212" w:rsidR="002C61EA" w:rsidRDefault="002C61EA" w:rsidP="004D7B60">
      <w:pPr>
        <w:rPr>
          <w:color w:val="000000" w:themeColor="text1"/>
          <w:sz w:val="22"/>
          <w:szCs w:val="22"/>
        </w:rPr>
      </w:pPr>
      <w:r>
        <w:rPr>
          <w:color w:val="000000" w:themeColor="text1"/>
          <w:sz w:val="22"/>
          <w:szCs w:val="22"/>
        </w:rPr>
        <w:tab/>
      </w:r>
      <w:r w:rsidR="000E77B7">
        <w:rPr>
          <w:color w:val="000000" w:themeColor="text1"/>
          <w:sz w:val="22"/>
          <w:szCs w:val="22"/>
        </w:rPr>
        <w:t xml:space="preserve"> </w:t>
      </w:r>
      <w:r w:rsidR="00157129">
        <w:rPr>
          <w:color w:val="000000" w:themeColor="text1"/>
          <w:sz w:val="22"/>
          <w:szCs w:val="22"/>
        </w:rPr>
        <w:t xml:space="preserve">As the sensitivity of the </w:t>
      </w:r>
      <w:r w:rsidR="00157129">
        <w:rPr>
          <w:color w:val="000000" w:themeColor="text1"/>
          <w:sz w:val="22"/>
          <w:szCs w:val="22"/>
        </w:rPr>
        <w:t xml:space="preserve">the estimate of </w:t>
      </w:r>
      <m:oMath>
        <m:r>
          <w:rPr>
            <w:rFonts w:ascii="Cambria Math" w:hAnsi="Cambria Math"/>
            <w:color w:val="000000" w:themeColor="text1"/>
            <w:sz w:val="22"/>
            <w:szCs w:val="22"/>
          </w:rPr>
          <m:t>β</m:t>
        </m:r>
        <m:r>
          <w:rPr>
            <w:rFonts w:ascii="Cambria Math" w:hAnsi="Cambria Math"/>
            <w:color w:val="000000" w:themeColor="text1"/>
            <w:sz w:val="22"/>
            <w:szCs w:val="22"/>
          </w:rPr>
          <m:t xml:space="preserve"> </m:t>
        </m:r>
      </m:oMath>
      <w:r w:rsidR="00157129">
        <w:rPr>
          <w:color w:val="000000" w:themeColor="text1"/>
          <w:sz w:val="22"/>
          <w:szCs w:val="22"/>
        </w:rPr>
        <w:t>to the weeks ignored depend</w:t>
      </w:r>
      <w:r w:rsidR="000F63CD">
        <w:rPr>
          <w:color w:val="000000" w:themeColor="text1"/>
          <w:sz w:val="22"/>
          <w:szCs w:val="22"/>
        </w:rPr>
        <w:t>s on the importation rate level,</w:t>
      </w:r>
      <w:r w:rsidR="002930DB">
        <w:rPr>
          <w:color w:val="000000" w:themeColor="text1"/>
          <w:sz w:val="22"/>
          <w:szCs w:val="22"/>
        </w:rPr>
        <w:t xml:space="preserve"> we discuss this first</w:t>
      </w:r>
      <w:r w:rsidR="00446D2E">
        <w:rPr>
          <w:color w:val="000000" w:themeColor="text1"/>
          <w:sz w:val="22"/>
          <w:szCs w:val="22"/>
        </w:rPr>
        <w:t>. For all pathogens</w:t>
      </w:r>
      <w:r w:rsidR="00E00AE2">
        <w:rPr>
          <w:color w:val="000000" w:themeColor="text1"/>
          <w:sz w:val="22"/>
          <w:szCs w:val="22"/>
        </w:rPr>
        <w:t xml:space="preserve"> except MSSA,</w:t>
      </w:r>
      <w:r w:rsidR="00446D2E">
        <w:rPr>
          <w:color w:val="000000" w:themeColor="text1"/>
          <w:sz w:val="22"/>
          <w:szCs w:val="22"/>
        </w:rPr>
        <w:t xml:space="preserve"> we find that despite the number of weeks ignored a higher </w:t>
      </w:r>
      <m:oMath>
        <m:r>
          <w:rPr>
            <w:rFonts w:ascii="Cambria Math" w:hAnsi="Cambria Math"/>
            <w:color w:val="000000" w:themeColor="text1"/>
            <w:sz w:val="22"/>
            <w:szCs w:val="22"/>
          </w:rPr>
          <m:t>γ</m:t>
        </m:r>
      </m:oMath>
      <w:r w:rsidR="00E00AE2">
        <w:rPr>
          <w:color w:val="000000" w:themeColor="text1"/>
          <w:sz w:val="22"/>
          <w:szCs w:val="22"/>
        </w:rPr>
        <w:t xml:space="preserve"> result</w:t>
      </w:r>
      <w:r w:rsidR="009F7D69">
        <w:rPr>
          <w:color w:val="000000" w:themeColor="text1"/>
          <w:sz w:val="22"/>
          <w:szCs w:val="22"/>
        </w:rPr>
        <w:t>s</w:t>
      </w:r>
      <w:r w:rsidR="00E00AE2">
        <w:rPr>
          <w:color w:val="000000" w:themeColor="text1"/>
          <w:sz w:val="22"/>
          <w:szCs w:val="22"/>
        </w:rPr>
        <w:t xml:space="preserve"> in </w:t>
      </w:r>
      <w:r w:rsidR="00752192">
        <w:rPr>
          <w:color w:val="000000" w:themeColor="text1"/>
          <w:sz w:val="22"/>
          <w:szCs w:val="22"/>
        </w:rPr>
        <w:t xml:space="preserve">a less sensitive estimate: the mean estimated value is often captured by the 95% CI of the </w:t>
      </w:r>
      <w:r w:rsidR="00752192">
        <w:rPr>
          <w:i/>
          <w:iCs/>
          <w:color w:val="000000" w:themeColor="text1"/>
          <w:sz w:val="22"/>
          <w:szCs w:val="22"/>
        </w:rPr>
        <w:t xml:space="preserve">original </w:t>
      </w:r>
      <w:r w:rsidR="00752192">
        <w:rPr>
          <w:color w:val="000000" w:themeColor="text1"/>
          <w:sz w:val="22"/>
          <w:szCs w:val="22"/>
        </w:rPr>
        <w:t>estimate</w:t>
      </w:r>
      <w:r w:rsidR="00105340">
        <w:rPr>
          <w:color w:val="000000" w:themeColor="text1"/>
          <w:sz w:val="22"/>
          <w:szCs w:val="22"/>
        </w:rPr>
        <w:t xml:space="preserve"> (dots are captured by the dashed lines</w:t>
      </w:r>
      <w:r w:rsidR="002326F9">
        <w:rPr>
          <w:color w:val="000000" w:themeColor="text1"/>
          <w:sz w:val="22"/>
          <w:szCs w:val="22"/>
        </w:rPr>
        <w:t xml:space="preserve">, </w:t>
      </w:r>
      <w:r w:rsidR="00042529" w:rsidRPr="009704D6">
        <w:rPr>
          <w:color w:val="00B0F0"/>
          <w:sz w:val="22"/>
          <w:szCs w:val="22"/>
        </w:rPr>
        <w:t>Figure R6</w:t>
      </w:r>
      <w:r w:rsidR="00105340">
        <w:rPr>
          <w:color w:val="000000" w:themeColor="text1"/>
          <w:sz w:val="22"/>
          <w:szCs w:val="22"/>
        </w:rPr>
        <w:t>)</w:t>
      </w:r>
      <w:r w:rsidR="006633E8">
        <w:rPr>
          <w:color w:val="000000" w:themeColor="text1"/>
          <w:sz w:val="22"/>
          <w:szCs w:val="22"/>
        </w:rPr>
        <w:t>.</w:t>
      </w:r>
      <w:r w:rsidR="00161544">
        <w:rPr>
          <w:color w:val="000000" w:themeColor="text1"/>
          <w:sz w:val="22"/>
          <w:szCs w:val="22"/>
        </w:rPr>
        <w:t xml:space="preserve"> </w:t>
      </w:r>
      <w:r w:rsidR="006633E8">
        <w:rPr>
          <w:color w:val="000000" w:themeColor="text1"/>
          <w:sz w:val="22"/>
          <w:szCs w:val="22"/>
        </w:rPr>
        <w:t>When the estimate is not captured</w:t>
      </w:r>
      <w:r w:rsidR="0037489A">
        <w:rPr>
          <w:color w:val="000000" w:themeColor="text1"/>
          <w:sz w:val="22"/>
          <w:szCs w:val="22"/>
        </w:rPr>
        <w:t>,</w:t>
      </w:r>
      <w:r w:rsidR="00161544">
        <w:rPr>
          <w:color w:val="000000" w:themeColor="text1"/>
          <w:sz w:val="22"/>
          <w:szCs w:val="22"/>
        </w:rPr>
        <w:t xml:space="preserve"> </w:t>
      </w:r>
      <w:r w:rsidR="007C3E33">
        <w:rPr>
          <w:color w:val="000000" w:themeColor="text1"/>
          <w:sz w:val="22"/>
          <w:szCs w:val="22"/>
        </w:rPr>
        <w:t>it</w:t>
      </w:r>
      <w:r w:rsidR="00161544">
        <w:rPr>
          <w:color w:val="000000" w:themeColor="text1"/>
          <w:sz w:val="22"/>
          <w:szCs w:val="22"/>
        </w:rPr>
        <w:t xml:space="preserve"> is less biased</w:t>
      </w:r>
      <w:r w:rsidR="00CD687D">
        <w:rPr>
          <w:color w:val="000000" w:themeColor="text1"/>
          <w:sz w:val="22"/>
          <w:szCs w:val="22"/>
        </w:rPr>
        <w:t xml:space="preserve"> (closer to the continu</w:t>
      </w:r>
      <w:r w:rsidR="00DA27EC">
        <w:rPr>
          <w:color w:val="000000" w:themeColor="text1"/>
          <w:sz w:val="22"/>
          <w:szCs w:val="22"/>
        </w:rPr>
        <w:t>ou</w:t>
      </w:r>
      <w:r w:rsidR="00CD687D">
        <w:rPr>
          <w:color w:val="000000" w:themeColor="text1"/>
          <w:sz w:val="22"/>
          <w:szCs w:val="22"/>
        </w:rPr>
        <w:t>s line</w:t>
      </w:r>
      <w:r w:rsidR="002326F9">
        <w:rPr>
          <w:color w:val="000000" w:themeColor="text1"/>
          <w:sz w:val="22"/>
          <w:szCs w:val="22"/>
        </w:rPr>
        <w:t xml:space="preserve">s, </w:t>
      </w:r>
      <w:r w:rsidR="00CD687D" w:rsidRPr="009704D6">
        <w:rPr>
          <w:color w:val="00B0F0"/>
          <w:sz w:val="22"/>
          <w:szCs w:val="22"/>
        </w:rPr>
        <w:t>Figure R6</w:t>
      </w:r>
      <w:r w:rsidR="00CD687D">
        <w:rPr>
          <w:color w:val="000000" w:themeColor="text1"/>
          <w:sz w:val="22"/>
          <w:szCs w:val="22"/>
        </w:rPr>
        <w:t>)</w:t>
      </w:r>
      <w:r w:rsidR="00161544">
        <w:rPr>
          <w:color w:val="000000" w:themeColor="text1"/>
          <w:sz w:val="22"/>
          <w:szCs w:val="22"/>
        </w:rPr>
        <w:t xml:space="preserve">. </w:t>
      </w:r>
      <w:r w:rsidR="00F04FED">
        <w:rPr>
          <w:color w:val="000000" w:themeColor="text1"/>
          <w:sz w:val="22"/>
          <w:szCs w:val="22"/>
        </w:rPr>
        <w:t xml:space="preserve">For MSSA when the importation rate is the highest </w:t>
      </w:r>
      <w:r w:rsidR="0040022C">
        <w:rPr>
          <w:color w:val="000000" w:themeColor="text1"/>
          <w:sz w:val="22"/>
          <w:szCs w:val="22"/>
        </w:rPr>
        <w:t xml:space="preserve">and </w:t>
      </w:r>
      <w:r w:rsidR="002B67CB">
        <w:rPr>
          <w:color w:val="000000" w:themeColor="text1"/>
          <w:sz w:val="22"/>
          <w:szCs w:val="22"/>
        </w:rPr>
        <w:t>2</w:t>
      </w:r>
      <w:r w:rsidR="0040022C">
        <w:rPr>
          <w:color w:val="000000" w:themeColor="text1"/>
          <w:sz w:val="22"/>
          <w:szCs w:val="22"/>
        </w:rPr>
        <w:t xml:space="preserve"> weeks are dropped the estimated quantity decays</w:t>
      </w:r>
      <w:r w:rsidR="002B67CB">
        <w:rPr>
          <w:color w:val="000000" w:themeColor="text1"/>
          <w:sz w:val="22"/>
          <w:szCs w:val="22"/>
        </w:rPr>
        <w:t xml:space="preserve">, compared to the other levels of </w:t>
      </w:r>
      <m:oMath>
        <m:r>
          <w:rPr>
            <w:rFonts w:ascii="Cambria Math" w:hAnsi="Cambria Math"/>
            <w:color w:val="000000" w:themeColor="text1"/>
            <w:sz w:val="22"/>
            <w:szCs w:val="22"/>
          </w:rPr>
          <m:t>γ</m:t>
        </m:r>
      </m:oMath>
      <w:r w:rsidR="00F75059">
        <w:rPr>
          <w:color w:val="000000" w:themeColor="text1"/>
          <w:sz w:val="22"/>
          <w:szCs w:val="22"/>
        </w:rPr>
        <w:t xml:space="preserve">. </w:t>
      </w:r>
      <w:r w:rsidR="00627CBC">
        <w:rPr>
          <w:color w:val="000000" w:themeColor="text1"/>
          <w:sz w:val="22"/>
          <w:szCs w:val="22"/>
        </w:rPr>
        <w:t xml:space="preserve">Second, </w:t>
      </w:r>
      <w:r w:rsidR="00E96C47">
        <w:rPr>
          <w:color w:val="000000" w:themeColor="text1"/>
          <w:sz w:val="22"/>
          <w:szCs w:val="22"/>
        </w:rPr>
        <w:t>when 4 of 6 weeks are ignored there's a substantial bias for MSSA</w:t>
      </w:r>
      <w:r w:rsidR="00A00580">
        <w:rPr>
          <w:color w:val="000000" w:themeColor="text1"/>
          <w:sz w:val="22"/>
          <w:szCs w:val="22"/>
        </w:rPr>
        <w:t xml:space="preserve"> regardless of the value of </w:t>
      </w:r>
      <m:oMath>
        <m:r>
          <w:rPr>
            <w:rFonts w:ascii="Cambria Math" w:hAnsi="Cambria Math"/>
            <w:color w:val="000000" w:themeColor="text1"/>
            <w:sz w:val="22"/>
            <w:szCs w:val="22"/>
          </w:rPr>
          <m:t>γ</m:t>
        </m:r>
      </m:oMath>
      <w:r w:rsidR="00A00580">
        <w:rPr>
          <w:color w:val="000000" w:themeColor="text1"/>
          <w:sz w:val="22"/>
          <w:szCs w:val="22"/>
        </w:rPr>
        <w:t xml:space="preserve">. </w:t>
      </w:r>
      <w:r w:rsidR="006B4134">
        <w:rPr>
          <w:color w:val="000000" w:themeColor="text1"/>
          <w:sz w:val="22"/>
          <w:szCs w:val="22"/>
        </w:rPr>
        <w:t xml:space="preserve">Third for the </w:t>
      </w:r>
      <w:r w:rsidR="006B4134">
        <w:rPr>
          <w:i/>
          <w:iCs/>
          <w:color w:val="000000" w:themeColor="text1"/>
          <w:sz w:val="22"/>
          <w:szCs w:val="22"/>
        </w:rPr>
        <w:t xml:space="preserve">Enterococcus </w:t>
      </w:r>
      <w:r w:rsidR="006B4134">
        <w:rPr>
          <w:color w:val="000000" w:themeColor="text1"/>
          <w:sz w:val="22"/>
          <w:szCs w:val="22"/>
        </w:rPr>
        <w:t>bacterial species</w:t>
      </w:r>
      <w:r w:rsidR="009A0DFC">
        <w:rPr>
          <w:color w:val="000000" w:themeColor="text1"/>
          <w:sz w:val="22"/>
          <w:szCs w:val="22"/>
        </w:rPr>
        <w:t xml:space="preserve"> </w:t>
      </w:r>
      <w:r w:rsidR="0079223C" w:rsidRPr="001113AD">
        <w:rPr>
          <w:color w:val="FF0000"/>
          <w:sz w:val="22"/>
          <w:szCs w:val="22"/>
        </w:rPr>
        <w:t>FINISH</w:t>
      </w:r>
      <w:r w:rsidR="00FC3C84">
        <w:rPr>
          <w:color w:val="000000" w:themeColor="text1"/>
          <w:sz w:val="22"/>
          <w:szCs w:val="22"/>
        </w:rPr>
        <w:t>. Lastly</w:t>
      </w:r>
      <w:r w:rsidR="00772038">
        <w:rPr>
          <w:color w:val="000000" w:themeColor="text1"/>
          <w:sz w:val="22"/>
          <w:szCs w:val="22"/>
        </w:rPr>
        <w:t>,</w:t>
      </w:r>
      <w:r w:rsidR="00FC3C84">
        <w:rPr>
          <w:color w:val="000000" w:themeColor="text1"/>
          <w:sz w:val="22"/>
          <w:szCs w:val="22"/>
        </w:rPr>
        <w:t xml:space="preserve"> for MRSA the bias in the estimate display</w:t>
      </w:r>
      <w:r w:rsidR="00772038">
        <w:rPr>
          <w:color w:val="000000" w:themeColor="text1"/>
          <w:sz w:val="22"/>
          <w:szCs w:val="22"/>
        </w:rPr>
        <w:t>s</w:t>
      </w:r>
      <w:r w:rsidR="00FC3C84">
        <w:rPr>
          <w:color w:val="000000" w:themeColor="text1"/>
          <w:sz w:val="22"/>
          <w:szCs w:val="22"/>
        </w:rPr>
        <w:t xml:space="preserve"> a non-linear increase with the number of weeks dropped, however</w:t>
      </w:r>
      <w:r w:rsidR="00FC2A4B">
        <w:rPr>
          <w:color w:val="000000" w:themeColor="text1"/>
          <w:sz w:val="22"/>
          <w:szCs w:val="22"/>
        </w:rPr>
        <w:t>,</w:t>
      </w:r>
      <w:r w:rsidR="00772038">
        <w:rPr>
          <w:color w:val="000000" w:themeColor="text1"/>
          <w:sz w:val="22"/>
          <w:szCs w:val="22"/>
        </w:rPr>
        <w:t xml:space="preserve"> as mentioned</w:t>
      </w:r>
      <w:r w:rsidR="00FC3C84">
        <w:rPr>
          <w:color w:val="000000" w:themeColor="text1"/>
          <w:sz w:val="22"/>
          <w:szCs w:val="22"/>
        </w:rPr>
        <w:t xml:space="preserve"> such </w:t>
      </w:r>
      <w:r w:rsidR="001F39E5">
        <w:rPr>
          <w:color w:val="000000" w:themeColor="text1"/>
          <w:sz w:val="22"/>
          <w:szCs w:val="22"/>
        </w:rPr>
        <w:t xml:space="preserve">bias is corrected </w:t>
      </w:r>
      <w:r w:rsidR="00772038">
        <w:rPr>
          <w:color w:val="000000" w:themeColor="text1"/>
          <w:sz w:val="22"/>
          <w:szCs w:val="22"/>
        </w:rPr>
        <w:t>as the importation rate incr</w:t>
      </w:r>
      <w:r w:rsidR="00FC2A4B">
        <w:rPr>
          <w:color w:val="000000" w:themeColor="text1"/>
          <w:sz w:val="22"/>
          <w:szCs w:val="22"/>
        </w:rPr>
        <w:t>e</w:t>
      </w:r>
      <w:r w:rsidR="00772038">
        <w:rPr>
          <w:color w:val="000000" w:themeColor="text1"/>
          <w:sz w:val="22"/>
          <w:szCs w:val="22"/>
        </w:rPr>
        <w:t>ases.</w:t>
      </w:r>
    </w:p>
    <w:p w14:paraId="35F6251E" w14:textId="4444785C" w:rsidR="004A62F5" w:rsidRDefault="00FC2A4B" w:rsidP="00F422B3">
      <w:pPr>
        <w:rPr>
          <w:color w:val="000000" w:themeColor="text1"/>
          <w:sz w:val="22"/>
          <w:szCs w:val="22"/>
        </w:rPr>
      </w:pPr>
      <w:r>
        <w:rPr>
          <w:color w:val="000000" w:themeColor="text1"/>
          <w:sz w:val="22"/>
          <w:szCs w:val="22"/>
        </w:rPr>
        <w:tab/>
        <w:t xml:space="preserve">These results together show that </w:t>
      </w:r>
      <w:r w:rsidR="00C378E4">
        <w:rPr>
          <w:color w:val="000000" w:themeColor="text1"/>
          <w:sz w:val="22"/>
          <w:szCs w:val="22"/>
        </w:rPr>
        <w:t xml:space="preserve">the parameter </w:t>
      </w:r>
      <w:r w:rsidR="003A209E">
        <w:rPr>
          <w:color w:val="000000" w:themeColor="text1"/>
          <w:sz w:val="22"/>
          <w:szCs w:val="22"/>
        </w:rPr>
        <w:t xml:space="preserve">estimates </w:t>
      </w:r>
      <w:r w:rsidR="00C378E4">
        <w:rPr>
          <w:color w:val="000000" w:themeColor="text1"/>
          <w:sz w:val="22"/>
          <w:szCs w:val="22"/>
        </w:rPr>
        <w:t>are sensible to certain periods of the time series</w:t>
      </w:r>
      <w:r w:rsidR="000901BF">
        <w:rPr>
          <w:color w:val="000000" w:themeColor="text1"/>
          <w:sz w:val="22"/>
          <w:szCs w:val="22"/>
        </w:rPr>
        <w:t xml:space="preserve">. </w:t>
      </w:r>
      <w:r w:rsidR="00C94AD9">
        <w:rPr>
          <w:color w:val="000000" w:themeColor="text1"/>
          <w:sz w:val="22"/>
          <w:szCs w:val="22"/>
        </w:rPr>
        <w:t>We show they were especially sensible to inferences ignoring the first 4-6 weeks.</w:t>
      </w:r>
      <w:r w:rsidR="00E3005A">
        <w:rPr>
          <w:color w:val="000000" w:themeColor="text1"/>
          <w:sz w:val="22"/>
          <w:szCs w:val="22"/>
        </w:rPr>
        <w:t xml:space="preserve"> These weeks correspond to the COVID19 peak in hospitalizations (</w:t>
      </w:r>
      <w:r w:rsidR="00E3005A" w:rsidRPr="00F31324">
        <w:rPr>
          <w:color w:val="00B0F0"/>
          <w:sz w:val="22"/>
          <w:szCs w:val="22"/>
        </w:rPr>
        <w:t>Figure R5B</w:t>
      </w:r>
      <w:r w:rsidR="00E3005A">
        <w:rPr>
          <w:color w:val="000000" w:themeColor="text1"/>
          <w:sz w:val="22"/>
          <w:szCs w:val="22"/>
        </w:rPr>
        <w:t>).</w:t>
      </w:r>
      <w:r w:rsidR="001E551C">
        <w:rPr>
          <w:color w:val="000000" w:themeColor="text1"/>
          <w:sz w:val="22"/>
          <w:szCs w:val="22"/>
        </w:rPr>
        <w:t xml:space="preserve"> </w:t>
      </w:r>
      <w:r w:rsidR="00535B0E">
        <w:rPr>
          <w:color w:val="000000" w:themeColor="text1"/>
          <w:sz w:val="22"/>
          <w:szCs w:val="22"/>
        </w:rPr>
        <w:t xml:space="preserve">The </w:t>
      </w:r>
      <w:r w:rsidR="00535B0E">
        <w:rPr>
          <w:color w:val="000000" w:themeColor="text1"/>
          <w:sz w:val="22"/>
          <w:szCs w:val="22"/>
        </w:rPr>
        <w:lastRenderedPageBreak/>
        <w:t xml:space="preserve">sensitivity to such </w:t>
      </w:r>
      <w:r w:rsidR="00DD23FE">
        <w:rPr>
          <w:color w:val="000000" w:themeColor="text1"/>
          <w:sz w:val="22"/>
          <w:szCs w:val="22"/>
        </w:rPr>
        <w:t xml:space="preserve">a </w:t>
      </w:r>
      <w:r w:rsidR="00535B0E">
        <w:rPr>
          <w:color w:val="000000" w:themeColor="text1"/>
          <w:sz w:val="22"/>
          <w:szCs w:val="22"/>
        </w:rPr>
        <w:t>period could represent a true change in the transmission dynamics</w:t>
      </w:r>
      <w:r w:rsidR="00827FBA">
        <w:rPr>
          <w:color w:val="000000" w:themeColor="text1"/>
          <w:sz w:val="22"/>
          <w:szCs w:val="22"/>
        </w:rPr>
        <w:t xml:space="preserve">. It is also </w:t>
      </w:r>
      <w:r w:rsidR="007C6EFF">
        <w:rPr>
          <w:color w:val="000000" w:themeColor="text1"/>
          <w:sz w:val="22"/>
          <w:szCs w:val="22"/>
        </w:rPr>
        <w:t>possible</w:t>
      </w:r>
      <w:r w:rsidR="00827FBA">
        <w:rPr>
          <w:color w:val="000000" w:themeColor="text1"/>
          <w:sz w:val="22"/>
          <w:szCs w:val="22"/>
        </w:rPr>
        <w:t xml:space="preserve"> that </w:t>
      </w:r>
      <w:r w:rsidR="00DD23FE">
        <w:rPr>
          <w:color w:val="000000" w:themeColor="text1"/>
          <w:sz w:val="22"/>
          <w:szCs w:val="22"/>
        </w:rPr>
        <w:t xml:space="preserve">the inference by starting from a period with </w:t>
      </w:r>
      <w:r w:rsidR="00D6520F">
        <w:rPr>
          <w:color w:val="000000" w:themeColor="text1"/>
          <w:sz w:val="22"/>
          <w:szCs w:val="22"/>
        </w:rPr>
        <w:t xml:space="preserve">high </w:t>
      </w:r>
      <w:r w:rsidR="0056799F">
        <w:rPr>
          <w:color w:val="000000" w:themeColor="text1"/>
          <w:sz w:val="22"/>
          <w:szCs w:val="22"/>
        </w:rPr>
        <w:t>admission</w:t>
      </w:r>
      <w:r w:rsidR="00E85527">
        <w:rPr>
          <w:color w:val="000000" w:themeColor="text1"/>
          <w:sz w:val="22"/>
          <w:szCs w:val="22"/>
        </w:rPr>
        <w:t>, and thus high importations</w:t>
      </w:r>
      <w:r w:rsidR="000A294E">
        <w:rPr>
          <w:color w:val="000000" w:themeColor="text1"/>
          <w:sz w:val="22"/>
          <w:szCs w:val="22"/>
        </w:rPr>
        <w:t>,</w:t>
      </w:r>
      <w:r w:rsidR="0056799F">
        <w:rPr>
          <w:color w:val="000000" w:themeColor="text1"/>
          <w:sz w:val="22"/>
          <w:szCs w:val="22"/>
        </w:rPr>
        <w:t xml:space="preserve"> </w:t>
      </w:r>
      <w:r w:rsidR="007D647D">
        <w:rPr>
          <w:color w:val="000000" w:themeColor="text1"/>
          <w:sz w:val="22"/>
          <w:szCs w:val="22"/>
        </w:rPr>
        <w:t>results in a bias</w:t>
      </w:r>
      <w:r w:rsidR="009B28F3">
        <w:rPr>
          <w:color w:val="000000" w:themeColor="text1"/>
          <w:sz w:val="22"/>
          <w:szCs w:val="22"/>
        </w:rPr>
        <w:t>ed</w:t>
      </w:r>
      <w:r w:rsidR="007D647D">
        <w:rPr>
          <w:color w:val="000000" w:themeColor="text1"/>
          <w:sz w:val="22"/>
          <w:szCs w:val="22"/>
        </w:rPr>
        <w:t xml:space="preserve"> estimate</w:t>
      </w:r>
      <w:r w:rsidR="007C6EFF">
        <w:rPr>
          <w:color w:val="000000" w:themeColor="text1"/>
          <w:sz w:val="22"/>
          <w:szCs w:val="22"/>
        </w:rPr>
        <w:t xml:space="preserve"> of the</w:t>
      </w:r>
      <w:r w:rsidR="00E17F74">
        <w:rPr>
          <w:color w:val="000000" w:themeColor="text1"/>
          <w:sz w:val="22"/>
          <w:szCs w:val="22"/>
        </w:rPr>
        <w:t xml:space="preserve"> nosocomial</w:t>
      </w:r>
      <w:r w:rsidR="007C6EFF">
        <w:rPr>
          <w:color w:val="000000" w:themeColor="text1"/>
          <w:sz w:val="22"/>
          <w:szCs w:val="22"/>
        </w:rPr>
        <w:t xml:space="preserve"> transmission</w:t>
      </w:r>
      <w:r w:rsidR="00E17F74">
        <w:rPr>
          <w:color w:val="000000" w:themeColor="text1"/>
          <w:sz w:val="22"/>
          <w:szCs w:val="22"/>
        </w:rPr>
        <w:t xml:space="preserve"> rate</w:t>
      </w:r>
      <w:r w:rsidR="00301E01">
        <w:rPr>
          <w:color w:val="000000" w:themeColor="text1"/>
          <w:sz w:val="22"/>
          <w:szCs w:val="22"/>
        </w:rPr>
        <w:t xml:space="preserve">. We favor the first hypothesis </w:t>
      </w:r>
      <w:r w:rsidR="00C57AE8">
        <w:rPr>
          <w:color w:val="000000" w:themeColor="text1"/>
          <w:sz w:val="22"/>
          <w:szCs w:val="22"/>
        </w:rPr>
        <w:t xml:space="preserve">as it does </w:t>
      </w:r>
      <w:r w:rsidR="007D22D3">
        <w:rPr>
          <w:color w:val="000000" w:themeColor="text1"/>
          <w:sz w:val="22"/>
          <w:szCs w:val="22"/>
        </w:rPr>
        <w:t>suggest that the COVID</w:t>
      </w:r>
      <w:r w:rsidR="003B0BA2">
        <w:rPr>
          <w:color w:val="000000" w:themeColor="text1"/>
          <w:sz w:val="22"/>
          <w:szCs w:val="22"/>
        </w:rPr>
        <w:t>-</w:t>
      </w:r>
      <w:r w:rsidR="007D22D3">
        <w:rPr>
          <w:color w:val="000000" w:themeColor="text1"/>
          <w:sz w:val="22"/>
          <w:szCs w:val="22"/>
        </w:rPr>
        <w:t>19 epidemic changed the dynamics</w:t>
      </w:r>
      <w:r w:rsidR="00BC04FE">
        <w:rPr>
          <w:color w:val="000000" w:themeColor="text1"/>
          <w:sz w:val="22"/>
          <w:szCs w:val="22"/>
        </w:rPr>
        <w:t xml:space="preserve"> and it correspond</w:t>
      </w:r>
      <w:r w:rsidR="000F5014">
        <w:rPr>
          <w:color w:val="000000" w:themeColor="text1"/>
          <w:sz w:val="22"/>
          <w:szCs w:val="22"/>
        </w:rPr>
        <w:t>s</w:t>
      </w:r>
      <w:r w:rsidR="00BC04FE">
        <w:rPr>
          <w:color w:val="000000" w:themeColor="text1"/>
          <w:sz w:val="22"/>
          <w:szCs w:val="22"/>
        </w:rPr>
        <w:t xml:space="preserve"> to the weeks in which hospitalization in NYC peaked</w:t>
      </w:r>
      <w:r w:rsidR="007D22D3">
        <w:rPr>
          <w:color w:val="000000" w:themeColor="text1"/>
          <w:sz w:val="22"/>
          <w:szCs w:val="22"/>
        </w:rPr>
        <w:t>.</w:t>
      </w:r>
    </w:p>
    <w:p w14:paraId="36686709" w14:textId="6DA88149" w:rsidR="00FA17A0" w:rsidRDefault="004A62F5" w:rsidP="00F422B3">
      <w:pPr>
        <w:rPr>
          <w:color w:val="000000" w:themeColor="text1"/>
          <w:sz w:val="22"/>
          <w:szCs w:val="22"/>
        </w:rPr>
      </w:pPr>
      <w:r>
        <w:rPr>
          <w:color w:val="000000" w:themeColor="text1"/>
          <w:sz w:val="22"/>
          <w:szCs w:val="22"/>
        </w:rPr>
        <w:tab/>
      </w:r>
      <w:r w:rsidR="00FA17A0">
        <w:rPr>
          <w:color w:val="000000" w:themeColor="text1"/>
          <w:sz w:val="22"/>
          <w:szCs w:val="22"/>
        </w:rPr>
        <w:t xml:space="preserve">In conclusion, </w:t>
      </w:r>
      <w:r w:rsidR="00B66DB2">
        <w:rPr>
          <w:color w:val="000000" w:themeColor="text1"/>
          <w:sz w:val="22"/>
          <w:szCs w:val="22"/>
        </w:rPr>
        <w:t>the epidemiological dynamics were likely</w:t>
      </w:r>
      <w:r w:rsidR="00FA17A0">
        <w:rPr>
          <w:color w:val="000000" w:themeColor="text1"/>
          <w:sz w:val="22"/>
          <w:szCs w:val="22"/>
        </w:rPr>
        <w:t xml:space="preserve"> affected by the COVID</w:t>
      </w:r>
      <w:r w:rsidR="00DA6CCD">
        <w:rPr>
          <w:color w:val="000000" w:themeColor="text1"/>
          <w:sz w:val="22"/>
          <w:szCs w:val="22"/>
        </w:rPr>
        <w:t>-</w:t>
      </w:r>
      <w:r w:rsidR="00FA17A0">
        <w:rPr>
          <w:color w:val="000000" w:themeColor="text1"/>
          <w:sz w:val="22"/>
          <w:szCs w:val="22"/>
        </w:rPr>
        <w:t>19 peak in admission</w:t>
      </w:r>
      <w:r w:rsidR="00B66DB2">
        <w:rPr>
          <w:color w:val="000000" w:themeColor="text1"/>
          <w:sz w:val="22"/>
          <w:szCs w:val="22"/>
        </w:rPr>
        <w:t>s</w:t>
      </w:r>
      <w:r w:rsidR="00FA17A0">
        <w:rPr>
          <w:color w:val="000000" w:themeColor="text1"/>
          <w:sz w:val="22"/>
          <w:szCs w:val="22"/>
        </w:rPr>
        <w:t xml:space="preserve"> overlap</w:t>
      </w:r>
      <w:r w:rsidR="007A236B">
        <w:rPr>
          <w:color w:val="000000" w:themeColor="text1"/>
          <w:sz w:val="22"/>
          <w:szCs w:val="22"/>
        </w:rPr>
        <w:t>p</w:t>
      </w:r>
      <w:r w:rsidR="00FA17A0">
        <w:rPr>
          <w:color w:val="000000" w:themeColor="text1"/>
          <w:sz w:val="22"/>
          <w:szCs w:val="22"/>
        </w:rPr>
        <w:t>ing with our study period. Our results would suggest that typically during this period</w:t>
      </w:r>
      <w:r w:rsidR="00F74065">
        <w:rPr>
          <w:color w:val="000000" w:themeColor="text1"/>
          <w:sz w:val="22"/>
          <w:szCs w:val="22"/>
        </w:rPr>
        <w:t>, more colonizations were detected</w:t>
      </w:r>
      <w:r w:rsidR="00FA17A0">
        <w:rPr>
          <w:color w:val="000000" w:themeColor="text1"/>
          <w:sz w:val="22"/>
          <w:szCs w:val="22"/>
        </w:rPr>
        <w:t xml:space="preserve">. </w:t>
      </w:r>
      <w:r w:rsidR="001524CD">
        <w:rPr>
          <w:color w:val="000000" w:themeColor="text1"/>
          <w:sz w:val="22"/>
          <w:szCs w:val="22"/>
        </w:rPr>
        <w:t>The n</w:t>
      </w:r>
      <w:r w:rsidR="002E46C4">
        <w:rPr>
          <w:color w:val="000000" w:themeColor="text1"/>
          <w:sz w:val="22"/>
          <w:szCs w:val="22"/>
        </w:rPr>
        <w:t>umber of clinical cultures w</w:t>
      </w:r>
      <w:r w:rsidR="008F79B6">
        <w:rPr>
          <w:color w:val="000000" w:themeColor="text1"/>
          <w:sz w:val="22"/>
          <w:szCs w:val="22"/>
        </w:rPr>
        <w:t>as</w:t>
      </w:r>
      <w:r w:rsidR="002E46C4">
        <w:rPr>
          <w:color w:val="000000" w:themeColor="text1"/>
          <w:sz w:val="22"/>
          <w:szCs w:val="22"/>
        </w:rPr>
        <w:t xml:space="preserve"> indeed higher during this period</w:t>
      </w:r>
      <w:r w:rsidR="003C0A3B">
        <w:rPr>
          <w:color w:val="000000" w:themeColor="text1"/>
          <w:sz w:val="22"/>
          <w:szCs w:val="22"/>
        </w:rPr>
        <w:t>, reaching a peak i</w:t>
      </w:r>
      <w:r w:rsidR="001524CD">
        <w:rPr>
          <w:color w:val="000000" w:themeColor="text1"/>
          <w:sz w:val="22"/>
          <w:szCs w:val="22"/>
        </w:rPr>
        <w:t>n April 2020</w:t>
      </w:r>
      <w:r w:rsidR="00E013FA">
        <w:rPr>
          <w:color w:val="000000" w:themeColor="text1"/>
          <w:sz w:val="22"/>
          <w:szCs w:val="22"/>
        </w:rPr>
        <w:t xml:space="preserve">, after the COVID19 hospitalizations peaked in NYC </w:t>
      </w:r>
      <w:r w:rsidR="003C0A3B">
        <w:rPr>
          <w:color w:val="000000" w:themeColor="text1"/>
          <w:sz w:val="22"/>
          <w:szCs w:val="22"/>
        </w:rPr>
        <w:t>(</w:t>
      </w:r>
      <w:r w:rsidR="00E013FA">
        <w:rPr>
          <w:color w:val="000000" w:themeColor="text1"/>
          <w:sz w:val="22"/>
          <w:szCs w:val="22"/>
        </w:rPr>
        <w:t xml:space="preserve">lower plot in </w:t>
      </w:r>
      <w:r w:rsidR="003C0A3B" w:rsidRPr="00FF127F">
        <w:rPr>
          <w:color w:val="00B0F0"/>
          <w:sz w:val="22"/>
          <w:szCs w:val="22"/>
        </w:rPr>
        <w:t>Figure R5B</w:t>
      </w:r>
      <w:r w:rsidR="003C0A3B">
        <w:rPr>
          <w:color w:val="000000" w:themeColor="text1"/>
          <w:sz w:val="22"/>
          <w:szCs w:val="22"/>
        </w:rPr>
        <w:t>)</w:t>
      </w:r>
      <w:r w:rsidR="008F79B6">
        <w:rPr>
          <w:color w:val="000000" w:themeColor="text1"/>
          <w:sz w:val="22"/>
          <w:szCs w:val="22"/>
        </w:rPr>
        <w:t>.</w:t>
      </w:r>
      <w:r w:rsidR="00F74065">
        <w:rPr>
          <w:color w:val="000000" w:themeColor="text1"/>
          <w:sz w:val="22"/>
          <w:szCs w:val="22"/>
        </w:rPr>
        <w:t xml:space="preserve"> </w:t>
      </w:r>
      <w:r w:rsidR="00FF127F">
        <w:rPr>
          <w:color w:val="000000" w:themeColor="text1"/>
          <w:sz w:val="22"/>
          <w:szCs w:val="22"/>
        </w:rPr>
        <w:t>T</w:t>
      </w:r>
      <w:r w:rsidR="00FF127F">
        <w:rPr>
          <w:color w:val="000000" w:themeColor="text1"/>
          <w:sz w:val="22"/>
          <w:szCs w:val="22"/>
        </w:rPr>
        <w:t>ransmission changed depending on the pathogen</w:t>
      </w:r>
      <w:r w:rsidR="00FF127F">
        <w:rPr>
          <w:color w:val="000000" w:themeColor="text1"/>
          <w:sz w:val="22"/>
          <w:szCs w:val="22"/>
        </w:rPr>
        <w:t xml:space="preserve">; it was diminished for MRSA, and remained the same for </w:t>
      </w:r>
      <w:r w:rsidR="00FF127F" w:rsidRPr="00FF127F">
        <w:rPr>
          <w:i/>
          <w:iCs/>
          <w:color w:val="000000" w:themeColor="text1"/>
          <w:sz w:val="22"/>
          <w:szCs w:val="22"/>
        </w:rPr>
        <w:t>E. coli</w:t>
      </w:r>
      <w:r w:rsidR="00FF127F">
        <w:rPr>
          <w:color w:val="000000" w:themeColor="text1"/>
          <w:sz w:val="22"/>
          <w:szCs w:val="22"/>
        </w:rPr>
        <w:t xml:space="preserve">, </w:t>
      </w:r>
      <w:r w:rsidR="00FF127F" w:rsidRPr="00FF127F">
        <w:rPr>
          <w:i/>
          <w:iCs/>
          <w:color w:val="000000" w:themeColor="text1"/>
          <w:sz w:val="22"/>
          <w:szCs w:val="22"/>
        </w:rPr>
        <w:t>K. pneumonia</w:t>
      </w:r>
      <w:r w:rsidR="00FF127F">
        <w:rPr>
          <w:color w:val="000000" w:themeColor="text1"/>
          <w:sz w:val="22"/>
          <w:szCs w:val="22"/>
        </w:rPr>
        <w:t xml:space="preserve">, and </w:t>
      </w:r>
      <w:r w:rsidR="00FF127F" w:rsidRPr="00FF127F">
        <w:rPr>
          <w:i/>
          <w:iCs/>
          <w:color w:val="000000" w:themeColor="text1"/>
          <w:sz w:val="22"/>
          <w:szCs w:val="22"/>
        </w:rPr>
        <w:t>P. aeruginosa</w:t>
      </w:r>
      <w:r w:rsidR="00FF127F">
        <w:rPr>
          <w:color w:val="000000" w:themeColor="text1"/>
          <w:sz w:val="22"/>
          <w:szCs w:val="22"/>
        </w:rPr>
        <w:t xml:space="preserve"> but increased for MSSA, </w:t>
      </w:r>
      <w:r w:rsidR="00FF127F" w:rsidRPr="00FF127F">
        <w:rPr>
          <w:i/>
          <w:iCs/>
          <w:color w:val="000000" w:themeColor="text1"/>
          <w:sz w:val="22"/>
          <w:szCs w:val="22"/>
        </w:rPr>
        <w:t>E. faecalis</w:t>
      </w:r>
      <w:r w:rsidR="00FF127F">
        <w:rPr>
          <w:color w:val="000000" w:themeColor="text1"/>
          <w:sz w:val="22"/>
          <w:szCs w:val="22"/>
        </w:rPr>
        <w:t>,</w:t>
      </w:r>
      <w:r w:rsidR="00201028">
        <w:rPr>
          <w:color w:val="000000" w:themeColor="text1"/>
          <w:sz w:val="22"/>
          <w:szCs w:val="22"/>
        </w:rPr>
        <w:t xml:space="preserve"> and </w:t>
      </w:r>
      <w:r w:rsidR="00201028">
        <w:rPr>
          <w:i/>
          <w:iCs/>
          <w:color w:val="000000" w:themeColor="text1"/>
          <w:sz w:val="22"/>
          <w:szCs w:val="22"/>
        </w:rPr>
        <w:t>E. faecium</w:t>
      </w:r>
      <w:r w:rsidR="00C23783">
        <w:rPr>
          <w:color w:val="000000" w:themeColor="text1"/>
          <w:sz w:val="22"/>
          <w:szCs w:val="22"/>
        </w:rPr>
        <w:t>.</w:t>
      </w:r>
      <w:r w:rsidR="00AF4BB3">
        <w:rPr>
          <w:color w:val="000000" w:themeColor="text1"/>
          <w:sz w:val="22"/>
          <w:szCs w:val="22"/>
        </w:rPr>
        <w:t xml:space="preserve"> </w:t>
      </w:r>
      <w:r w:rsidR="00B66DB2">
        <w:rPr>
          <w:color w:val="000000" w:themeColor="text1"/>
          <w:sz w:val="22"/>
          <w:szCs w:val="22"/>
        </w:rPr>
        <w:t xml:space="preserve">Similarly, we show that ignoring that </w:t>
      </w:r>
      <w:r w:rsidR="003F0BDA">
        <w:rPr>
          <w:color w:val="000000" w:themeColor="text1"/>
          <w:sz w:val="22"/>
          <w:szCs w:val="22"/>
        </w:rPr>
        <w:t>period</w:t>
      </w:r>
      <w:r w:rsidR="00B66DB2">
        <w:rPr>
          <w:color w:val="000000" w:themeColor="text1"/>
          <w:sz w:val="22"/>
          <w:szCs w:val="22"/>
        </w:rPr>
        <w:t xml:space="preserve"> results </w:t>
      </w:r>
      <w:r w:rsidR="002920D6">
        <w:rPr>
          <w:color w:val="000000" w:themeColor="text1"/>
          <w:sz w:val="22"/>
          <w:szCs w:val="22"/>
        </w:rPr>
        <w:t xml:space="preserve">in </w:t>
      </w:r>
      <w:r w:rsidR="00987E70">
        <w:rPr>
          <w:color w:val="000000" w:themeColor="text1"/>
          <w:sz w:val="22"/>
          <w:szCs w:val="22"/>
        </w:rPr>
        <w:t>nosocomial transmission</w:t>
      </w:r>
      <w:r w:rsidR="002920D6">
        <w:rPr>
          <w:color w:val="000000" w:themeColor="text1"/>
          <w:sz w:val="22"/>
          <w:szCs w:val="22"/>
        </w:rPr>
        <w:t xml:space="preserve"> estimates that are typically</w:t>
      </w:r>
      <w:r w:rsidR="00987E70">
        <w:rPr>
          <w:color w:val="000000" w:themeColor="text1"/>
          <w:sz w:val="22"/>
          <w:szCs w:val="22"/>
        </w:rPr>
        <w:t xml:space="preserve"> the same as the one reported with all the time series.</w:t>
      </w:r>
      <w:r w:rsidR="007F7E45">
        <w:rPr>
          <w:color w:val="000000" w:themeColor="text1"/>
          <w:sz w:val="22"/>
          <w:szCs w:val="22"/>
        </w:rPr>
        <w:t xml:space="preserve"> </w:t>
      </w:r>
      <w:r w:rsidR="003D29E6">
        <w:rPr>
          <w:color w:val="000000" w:themeColor="text1"/>
          <w:sz w:val="22"/>
          <w:szCs w:val="22"/>
        </w:rPr>
        <w:t>Although th</w:t>
      </w:r>
      <w:r w:rsidR="00394936">
        <w:rPr>
          <w:color w:val="000000" w:themeColor="text1"/>
          <w:sz w:val="22"/>
          <w:szCs w:val="22"/>
        </w:rPr>
        <w:t>i</w:t>
      </w:r>
      <w:r w:rsidR="003D29E6">
        <w:rPr>
          <w:color w:val="000000" w:themeColor="text1"/>
          <w:sz w:val="22"/>
          <w:szCs w:val="22"/>
        </w:rPr>
        <w:t xml:space="preserve">s result is </w:t>
      </w:r>
      <w:r w:rsidR="00BE7279">
        <w:rPr>
          <w:color w:val="000000" w:themeColor="text1"/>
          <w:sz w:val="22"/>
          <w:szCs w:val="22"/>
        </w:rPr>
        <w:t xml:space="preserve">dependent on the </w:t>
      </w:r>
      <w:r w:rsidR="00394936">
        <w:rPr>
          <w:color w:val="000000" w:themeColor="text1"/>
          <w:sz w:val="22"/>
          <w:szCs w:val="22"/>
        </w:rPr>
        <w:t xml:space="preserve">importation rate, with high levels correcting the bias </w:t>
      </w:r>
      <w:r w:rsidR="00FF127F">
        <w:rPr>
          <w:color w:val="000000" w:themeColor="text1"/>
          <w:sz w:val="22"/>
          <w:szCs w:val="22"/>
        </w:rPr>
        <w:t>from</w:t>
      </w:r>
      <w:r w:rsidR="00394936">
        <w:rPr>
          <w:color w:val="000000" w:themeColor="text1"/>
          <w:sz w:val="22"/>
          <w:szCs w:val="22"/>
        </w:rPr>
        <w:t xml:space="preserve"> the </w:t>
      </w:r>
      <w:r w:rsidR="00394936">
        <w:rPr>
          <w:i/>
          <w:iCs/>
          <w:color w:val="000000" w:themeColor="text1"/>
          <w:sz w:val="22"/>
          <w:szCs w:val="22"/>
        </w:rPr>
        <w:t>original</w:t>
      </w:r>
      <w:r w:rsidR="00554250">
        <w:rPr>
          <w:i/>
          <w:iCs/>
          <w:color w:val="000000" w:themeColor="text1"/>
          <w:sz w:val="22"/>
          <w:szCs w:val="22"/>
        </w:rPr>
        <w:t xml:space="preserve"> </w:t>
      </w:r>
      <w:r w:rsidR="00554250">
        <w:rPr>
          <w:color w:val="000000" w:themeColor="text1"/>
          <w:sz w:val="22"/>
          <w:szCs w:val="22"/>
        </w:rPr>
        <w:t>estimate</w:t>
      </w:r>
      <w:r w:rsidR="00394936">
        <w:rPr>
          <w:color w:val="000000" w:themeColor="text1"/>
          <w:sz w:val="22"/>
          <w:szCs w:val="22"/>
        </w:rPr>
        <w:t>.</w:t>
      </w:r>
      <w:r w:rsidR="00A327F6">
        <w:rPr>
          <w:color w:val="000000" w:themeColor="text1"/>
          <w:sz w:val="22"/>
          <w:szCs w:val="22"/>
        </w:rPr>
        <w:t xml:space="preserve"> </w:t>
      </w:r>
      <w:r w:rsidR="000944E3">
        <w:rPr>
          <w:color w:val="000000" w:themeColor="text1"/>
          <w:sz w:val="22"/>
          <w:szCs w:val="22"/>
        </w:rPr>
        <w:t>I</w:t>
      </w:r>
      <w:r w:rsidR="0048189F">
        <w:rPr>
          <w:color w:val="000000" w:themeColor="text1"/>
          <w:sz w:val="22"/>
          <w:szCs w:val="22"/>
        </w:rPr>
        <w:t>nterestingly,</w:t>
      </w:r>
      <w:r w:rsidR="000944E3">
        <w:rPr>
          <w:color w:val="000000" w:themeColor="text1"/>
          <w:sz w:val="22"/>
          <w:szCs w:val="22"/>
        </w:rPr>
        <w:t xml:space="preserve"> both </w:t>
      </w:r>
      <w:r w:rsidR="000944E3">
        <w:rPr>
          <w:i/>
          <w:iCs/>
          <w:color w:val="000000" w:themeColor="text1"/>
          <w:sz w:val="22"/>
          <w:szCs w:val="22"/>
        </w:rPr>
        <w:t>S. aureus</w:t>
      </w:r>
      <w:r w:rsidR="000944E3">
        <w:rPr>
          <w:color w:val="000000" w:themeColor="text1"/>
          <w:sz w:val="22"/>
          <w:szCs w:val="22"/>
        </w:rPr>
        <w:t xml:space="preserve"> pathogenic phenotypes show the highest bias </w:t>
      </w:r>
      <w:r w:rsidR="00CF1648">
        <w:rPr>
          <w:color w:val="000000" w:themeColor="text1"/>
          <w:sz w:val="22"/>
          <w:szCs w:val="22"/>
        </w:rPr>
        <w:t xml:space="preserve">at low importation rates among all bacteria. As those phenotypes </w:t>
      </w:r>
      <w:r w:rsidR="00F14D90">
        <w:rPr>
          <w:color w:val="000000" w:themeColor="text1"/>
          <w:sz w:val="22"/>
          <w:szCs w:val="22"/>
        </w:rPr>
        <w:t>share the same niche in the human body</w:t>
      </w:r>
      <w:r w:rsidR="00DE2F63">
        <w:rPr>
          <w:color w:val="000000" w:themeColor="text1"/>
          <w:sz w:val="22"/>
          <w:szCs w:val="22"/>
        </w:rPr>
        <w:t>,</w:t>
      </w:r>
      <w:r w:rsidR="00F14D90">
        <w:rPr>
          <w:color w:val="000000" w:themeColor="text1"/>
          <w:sz w:val="22"/>
          <w:szCs w:val="22"/>
        </w:rPr>
        <w:t xml:space="preserve"> </w:t>
      </w:r>
      <w:r w:rsidR="00DE2F63">
        <w:rPr>
          <w:color w:val="000000" w:themeColor="text1"/>
          <w:sz w:val="22"/>
          <w:szCs w:val="22"/>
        </w:rPr>
        <w:t xml:space="preserve">they </w:t>
      </w:r>
      <w:r w:rsidR="00CF1648">
        <w:rPr>
          <w:color w:val="000000" w:themeColor="text1"/>
          <w:sz w:val="22"/>
          <w:szCs w:val="22"/>
        </w:rPr>
        <w:t xml:space="preserve">interact </w:t>
      </w:r>
      <w:r w:rsidR="00DE2F63">
        <w:rPr>
          <w:color w:val="000000" w:themeColor="text1"/>
          <w:sz w:val="22"/>
          <w:szCs w:val="22"/>
        </w:rPr>
        <w:t>which</w:t>
      </w:r>
      <w:r w:rsidR="00610EA9">
        <w:rPr>
          <w:color w:val="000000" w:themeColor="text1"/>
          <w:sz w:val="22"/>
          <w:szCs w:val="22"/>
        </w:rPr>
        <w:t xml:space="preserve"> </w:t>
      </w:r>
      <w:r w:rsidR="0048189F">
        <w:rPr>
          <w:color w:val="000000" w:themeColor="text1"/>
          <w:sz w:val="22"/>
          <w:szCs w:val="22"/>
        </w:rPr>
        <w:t xml:space="preserve">highlights </w:t>
      </w:r>
      <w:r w:rsidR="00087655">
        <w:rPr>
          <w:color w:val="000000" w:themeColor="text1"/>
          <w:sz w:val="22"/>
          <w:szCs w:val="22"/>
        </w:rPr>
        <w:t>a limitation in our modeling</w:t>
      </w:r>
      <w:r w:rsidR="00800BE7">
        <w:rPr>
          <w:color w:val="000000" w:themeColor="text1"/>
          <w:sz w:val="22"/>
          <w:szCs w:val="22"/>
        </w:rPr>
        <w:t xml:space="preserve"> </w:t>
      </w:r>
      <w:r w:rsidR="00087655">
        <w:rPr>
          <w:color w:val="000000" w:themeColor="text1"/>
          <w:sz w:val="22"/>
          <w:szCs w:val="22"/>
        </w:rPr>
        <w:t>for these two</w:t>
      </w:r>
      <w:r w:rsidR="00801830">
        <w:rPr>
          <w:color w:val="000000" w:themeColor="text1"/>
          <w:sz w:val="22"/>
          <w:szCs w:val="22"/>
        </w:rPr>
        <w:t xml:space="preserve"> pathogens</w:t>
      </w:r>
      <w:r w:rsidR="00494697">
        <w:rPr>
          <w:color w:val="000000" w:themeColor="text1"/>
          <w:sz w:val="22"/>
          <w:szCs w:val="22"/>
        </w:rPr>
        <w:t>. W</w:t>
      </w:r>
      <w:r w:rsidR="00087655">
        <w:rPr>
          <w:color w:val="000000" w:themeColor="text1"/>
          <w:sz w:val="22"/>
          <w:szCs w:val="22"/>
        </w:rPr>
        <w:t>e discuss</w:t>
      </w:r>
      <w:r w:rsidR="00494697">
        <w:rPr>
          <w:color w:val="000000" w:themeColor="text1"/>
          <w:sz w:val="22"/>
          <w:szCs w:val="22"/>
        </w:rPr>
        <w:t xml:space="preserve"> this</w:t>
      </w:r>
      <w:r w:rsidR="00087655">
        <w:rPr>
          <w:color w:val="000000" w:themeColor="text1"/>
          <w:sz w:val="22"/>
          <w:szCs w:val="22"/>
        </w:rPr>
        <w:t xml:space="preserve"> </w:t>
      </w:r>
      <w:r w:rsidR="008853D2">
        <w:rPr>
          <w:color w:val="000000" w:themeColor="text1"/>
          <w:sz w:val="22"/>
          <w:szCs w:val="22"/>
        </w:rPr>
        <w:t xml:space="preserve">in the </w:t>
      </w:r>
      <w:r w:rsidR="0060366F">
        <w:rPr>
          <w:b/>
          <w:bCs/>
          <w:color w:val="000000" w:themeColor="text1"/>
          <w:sz w:val="22"/>
          <w:szCs w:val="22"/>
        </w:rPr>
        <w:t xml:space="preserve">Discussion </w:t>
      </w:r>
      <w:r w:rsidR="008853D2">
        <w:rPr>
          <w:color w:val="000000" w:themeColor="text1"/>
          <w:sz w:val="22"/>
          <w:szCs w:val="22"/>
        </w:rPr>
        <w:t xml:space="preserve">section </w:t>
      </w:r>
      <w:r w:rsidR="0060366F" w:rsidRPr="004D6F03">
        <w:rPr>
          <w:i/>
          <w:iCs/>
          <w:color w:val="747474" w:themeColor="background2" w:themeShade="80"/>
          <w:sz w:val="22"/>
          <w:szCs w:val="22"/>
        </w:rPr>
        <w:t>Parameter estimates for E. coli and S. aureus</w:t>
      </w:r>
      <w:r w:rsidR="004D6F03">
        <w:rPr>
          <w:color w:val="000000" w:themeColor="text1"/>
          <w:sz w:val="22"/>
          <w:szCs w:val="22"/>
        </w:rPr>
        <w:t>.</w:t>
      </w:r>
    </w:p>
    <w:p w14:paraId="2DA585E6" w14:textId="77777777" w:rsidR="00441C48" w:rsidRPr="00FF127F" w:rsidRDefault="00441C48"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1"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2"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3"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4" w:author="Shaman, Jeffrey L." w:date="2024-09-05T13:18:00Z" w:initials="JS">
    <w:p w14:paraId="772FDB34" w14:textId="77777777"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5" w:author="Cascante Vega, Jaime E." w:date="2024-09-13T12:53:00Z" w:initials="JC">
    <w:p w14:paraId="67972B26" w14:textId="77777777" w:rsidR="00636466" w:rsidRDefault="00636466" w:rsidP="00636466">
      <w:r>
        <w:rPr>
          <w:rStyle w:val="CommentReference"/>
        </w:rPr>
        <w:annotationRef/>
      </w:r>
      <w:r>
        <w:rPr>
          <w:sz w:val="20"/>
          <w:szCs w:val="20"/>
        </w:rPr>
        <w:t>I removed Figure R2, pruned the results and also resumed the conclusion in a couple sentences.</w:t>
      </w:r>
    </w:p>
  </w:comment>
  <w:comment w:id="6" w:author="Cascante Vega, Jaime E." w:date="2024-09-13T12:54:00Z" w:initials="JC">
    <w:p w14:paraId="7FF0FAC5" w14:textId="77777777" w:rsidR="001B316E" w:rsidRDefault="001B316E" w:rsidP="001B316E">
      <w:r>
        <w:rPr>
          <w:rStyle w:val="CommentReference"/>
        </w:rPr>
        <w:annotationRef/>
      </w:r>
      <w:r>
        <w:rPr>
          <w:color w:val="000000"/>
          <w:sz w:val="20"/>
          <w:szCs w:val="20"/>
        </w:rPr>
        <w:t>I included a Table with the r^2</w:t>
      </w:r>
    </w:p>
  </w:comment>
  <w:comment w:id="7" w:author="Shaman, Jeffrey L." w:date="2024-08-29T16:02:00Z" w:initials="JS">
    <w:p w14:paraId="2FA507BA" w14:textId="4A9E7B6A"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8"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5ABFEE1" w15:done="1"/>
  <w15:commentEx w15:paraId="2D6D70B6" w15:paraIdParent="75ABFEE1" w15:done="1"/>
  <w15:commentEx w15:paraId="3100494F" w15:paraIdParent="75ABFEE1" w15:done="1"/>
  <w15:commentEx w15:paraId="00FC089F" w15:done="0"/>
  <w15:commentEx w15:paraId="772FDB34" w15:done="0"/>
  <w15:commentEx w15:paraId="67972B26" w15:paraIdParent="772FDB34" w15:done="0"/>
  <w15:commentEx w15:paraId="7FF0FAC5" w15:paraIdParent="772FDB34" w15:done="0"/>
  <w15:commentEx w15:paraId="2FA507BA" w15:done="0"/>
  <w15:commentEx w15:paraId="4D6D7FEE" w15:paraIdParent="2FA507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D41057" w16cex:dateUtc="2024-08-29T18:19:00Z"/>
  <w16cex:commentExtensible w16cex:durableId="7C37302A" w16cex:dateUtc="2024-08-30T02:07:00Z"/>
  <w16cex:commentExtensible w16cex:durableId="54FB0519" w16cex:dateUtc="2024-09-04T21:00:00Z"/>
  <w16cex:commentExtensible w16cex:durableId="6DAAE0E3" w16cex:dateUtc="2024-08-29T19:44:00Z"/>
  <w16cex:commentExtensible w16cex:durableId="12695152" w16cex:dateUtc="2024-09-05T17:18:00Z"/>
  <w16cex:commentExtensible w16cex:durableId="33AC92E2" w16cex:dateUtc="2024-09-13T16:53:00Z"/>
  <w16cex:commentExtensible w16cex:durableId="410843A1" w16cex:dateUtc="2024-09-13T16:54:00Z"/>
  <w16cex:commentExtensible w16cex:durableId="4A4E8718" w16cex:dateUtc="2024-08-29T20:02:00Z"/>
  <w16cex:commentExtensible w16cex:durableId="453F4989" w16cex:dateUtc="2024-09-04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5ABFEE1" w16cid:durableId="2DD41057"/>
  <w16cid:commentId w16cid:paraId="2D6D70B6" w16cid:durableId="7C37302A"/>
  <w16cid:commentId w16cid:paraId="3100494F" w16cid:durableId="54FB0519"/>
  <w16cid:commentId w16cid:paraId="00FC089F" w16cid:durableId="6DAAE0E3"/>
  <w16cid:commentId w16cid:paraId="772FDB34" w16cid:durableId="12695152"/>
  <w16cid:commentId w16cid:paraId="67972B26" w16cid:durableId="33AC92E2"/>
  <w16cid:commentId w16cid:paraId="7FF0FAC5" w16cid:durableId="410843A1"/>
  <w16cid:commentId w16cid:paraId="2FA507BA" w16cid:durableId="4A4E8718"/>
  <w16cid:commentId w16cid:paraId="4D6D7FEE" w16cid:durableId="453F49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B34E5C" w14:textId="77777777" w:rsidR="00A30C19" w:rsidRDefault="00A30C19" w:rsidP="00B629D4">
      <w:pPr>
        <w:spacing w:after="0" w:line="240" w:lineRule="auto"/>
      </w:pPr>
      <w:r>
        <w:separator/>
      </w:r>
    </w:p>
  </w:endnote>
  <w:endnote w:type="continuationSeparator" w:id="0">
    <w:p w14:paraId="45F67A57" w14:textId="77777777" w:rsidR="00A30C19" w:rsidRDefault="00A30C19"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05ECDE3" w14:textId="77777777" w:rsidR="00A30C19" w:rsidRDefault="00A30C19" w:rsidP="00B629D4">
      <w:pPr>
        <w:spacing w:after="0" w:line="240" w:lineRule="auto"/>
      </w:pPr>
      <w:r>
        <w:separator/>
      </w:r>
    </w:p>
  </w:footnote>
  <w:footnote w:type="continuationSeparator" w:id="0">
    <w:p w14:paraId="79DE2863" w14:textId="77777777" w:rsidR="00A30C19" w:rsidRDefault="00A30C19"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man, Jeffrey L.">
    <w15:presenceInfo w15:providerId="AD" w15:userId="S::jls106@cumc.columbia.edu::af869bbb-0c63-4e57-829a-e2ceb9da3a09"/>
  </w15:person>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6B77"/>
    <w:rsid w:val="00017FE5"/>
    <w:rsid w:val="00022967"/>
    <w:rsid w:val="00022B5E"/>
    <w:rsid w:val="00023D5A"/>
    <w:rsid w:val="00024345"/>
    <w:rsid w:val="0002467E"/>
    <w:rsid w:val="00025156"/>
    <w:rsid w:val="0002569C"/>
    <w:rsid w:val="000312D6"/>
    <w:rsid w:val="00034370"/>
    <w:rsid w:val="0003518A"/>
    <w:rsid w:val="00035D40"/>
    <w:rsid w:val="00036422"/>
    <w:rsid w:val="00037138"/>
    <w:rsid w:val="000376FE"/>
    <w:rsid w:val="00040BE4"/>
    <w:rsid w:val="00042529"/>
    <w:rsid w:val="000432FF"/>
    <w:rsid w:val="000449E1"/>
    <w:rsid w:val="00045523"/>
    <w:rsid w:val="00051C4E"/>
    <w:rsid w:val="00051C68"/>
    <w:rsid w:val="00051EB4"/>
    <w:rsid w:val="00052C20"/>
    <w:rsid w:val="0005475B"/>
    <w:rsid w:val="00055FE0"/>
    <w:rsid w:val="00057FA3"/>
    <w:rsid w:val="000603A2"/>
    <w:rsid w:val="000604A9"/>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4E3"/>
    <w:rsid w:val="00095071"/>
    <w:rsid w:val="00095122"/>
    <w:rsid w:val="00095BE0"/>
    <w:rsid w:val="000A0423"/>
    <w:rsid w:val="000A0DAC"/>
    <w:rsid w:val="000A294E"/>
    <w:rsid w:val="000A401C"/>
    <w:rsid w:val="000A62BF"/>
    <w:rsid w:val="000A62D4"/>
    <w:rsid w:val="000A78A0"/>
    <w:rsid w:val="000B1179"/>
    <w:rsid w:val="000B261D"/>
    <w:rsid w:val="000B45B5"/>
    <w:rsid w:val="000B49D6"/>
    <w:rsid w:val="000B4A3F"/>
    <w:rsid w:val="000B6B85"/>
    <w:rsid w:val="000C1BC1"/>
    <w:rsid w:val="000C263B"/>
    <w:rsid w:val="000C343B"/>
    <w:rsid w:val="000C6245"/>
    <w:rsid w:val="000D1149"/>
    <w:rsid w:val="000D124E"/>
    <w:rsid w:val="000D21EB"/>
    <w:rsid w:val="000D4A2E"/>
    <w:rsid w:val="000D75FF"/>
    <w:rsid w:val="000E39D6"/>
    <w:rsid w:val="000E4277"/>
    <w:rsid w:val="000E4C7C"/>
    <w:rsid w:val="000E519D"/>
    <w:rsid w:val="000E57E0"/>
    <w:rsid w:val="000E71B9"/>
    <w:rsid w:val="000E77B7"/>
    <w:rsid w:val="000F1251"/>
    <w:rsid w:val="000F1E53"/>
    <w:rsid w:val="000F48EA"/>
    <w:rsid w:val="000F5014"/>
    <w:rsid w:val="000F6118"/>
    <w:rsid w:val="000F63CD"/>
    <w:rsid w:val="000F6BEE"/>
    <w:rsid w:val="00104228"/>
    <w:rsid w:val="00105340"/>
    <w:rsid w:val="001062EE"/>
    <w:rsid w:val="0010789C"/>
    <w:rsid w:val="0011055B"/>
    <w:rsid w:val="0011108A"/>
    <w:rsid w:val="001113AD"/>
    <w:rsid w:val="00112499"/>
    <w:rsid w:val="0011517D"/>
    <w:rsid w:val="001156F4"/>
    <w:rsid w:val="00116E92"/>
    <w:rsid w:val="00121C7F"/>
    <w:rsid w:val="00123188"/>
    <w:rsid w:val="00123ACA"/>
    <w:rsid w:val="00124B81"/>
    <w:rsid w:val="00125486"/>
    <w:rsid w:val="00125DA1"/>
    <w:rsid w:val="00126528"/>
    <w:rsid w:val="001306AD"/>
    <w:rsid w:val="001309F3"/>
    <w:rsid w:val="00132968"/>
    <w:rsid w:val="001331CF"/>
    <w:rsid w:val="00137B5D"/>
    <w:rsid w:val="001400C0"/>
    <w:rsid w:val="00144916"/>
    <w:rsid w:val="0014521A"/>
    <w:rsid w:val="0014527F"/>
    <w:rsid w:val="00145D27"/>
    <w:rsid w:val="00146FBB"/>
    <w:rsid w:val="00147078"/>
    <w:rsid w:val="00151364"/>
    <w:rsid w:val="001524CD"/>
    <w:rsid w:val="00155997"/>
    <w:rsid w:val="00156F65"/>
    <w:rsid w:val="00157129"/>
    <w:rsid w:val="001577CD"/>
    <w:rsid w:val="00161544"/>
    <w:rsid w:val="0016210E"/>
    <w:rsid w:val="00162834"/>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B43"/>
    <w:rsid w:val="00201028"/>
    <w:rsid w:val="00201F24"/>
    <w:rsid w:val="002044CF"/>
    <w:rsid w:val="00207B18"/>
    <w:rsid w:val="00207F5B"/>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959"/>
    <w:rsid w:val="002753BD"/>
    <w:rsid w:val="00275468"/>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8EF"/>
    <w:rsid w:val="002E46C4"/>
    <w:rsid w:val="002E53FD"/>
    <w:rsid w:val="002E6043"/>
    <w:rsid w:val="002E6A89"/>
    <w:rsid w:val="002E7E1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62753"/>
    <w:rsid w:val="00362E34"/>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96747"/>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7451D"/>
    <w:rsid w:val="0047467E"/>
    <w:rsid w:val="00475A05"/>
    <w:rsid w:val="00475E48"/>
    <w:rsid w:val="0048189F"/>
    <w:rsid w:val="00481FA9"/>
    <w:rsid w:val="0048537D"/>
    <w:rsid w:val="0048595E"/>
    <w:rsid w:val="0048600A"/>
    <w:rsid w:val="00487540"/>
    <w:rsid w:val="00487B47"/>
    <w:rsid w:val="00494558"/>
    <w:rsid w:val="00494697"/>
    <w:rsid w:val="00494A4A"/>
    <w:rsid w:val="00494E5A"/>
    <w:rsid w:val="0049545C"/>
    <w:rsid w:val="00496731"/>
    <w:rsid w:val="0049733F"/>
    <w:rsid w:val="004974B7"/>
    <w:rsid w:val="004A0321"/>
    <w:rsid w:val="004A124C"/>
    <w:rsid w:val="004A4572"/>
    <w:rsid w:val="004A62F5"/>
    <w:rsid w:val="004B0974"/>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EC"/>
    <w:rsid w:val="00505283"/>
    <w:rsid w:val="00507A57"/>
    <w:rsid w:val="00507BCD"/>
    <w:rsid w:val="00511D1C"/>
    <w:rsid w:val="0051688C"/>
    <w:rsid w:val="00516E90"/>
    <w:rsid w:val="00517279"/>
    <w:rsid w:val="005204B0"/>
    <w:rsid w:val="00521298"/>
    <w:rsid w:val="005232DE"/>
    <w:rsid w:val="00523CA3"/>
    <w:rsid w:val="005259C4"/>
    <w:rsid w:val="00525CA6"/>
    <w:rsid w:val="00526A6B"/>
    <w:rsid w:val="00527898"/>
    <w:rsid w:val="00530A21"/>
    <w:rsid w:val="00530EA1"/>
    <w:rsid w:val="00531984"/>
    <w:rsid w:val="005343F1"/>
    <w:rsid w:val="00535B0E"/>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33AB"/>
    <w:rsid w:val="00554250"/>
    <w:rsid w:val="0055538D"/>
    <w:rsid w:val="00555C4A"/>
    <w:rsid w:val="005560DF"/>
    <w:rsid w:val="00560ABB"/>
    <w:rsid w:val="00563FAE"/>
    <w:rsid w:val="00565F41"/>
    <w:rsid w:val="00567673"/>
    <w:rsid w:val="0056799F"/>
    <w:rsid w:val="00571F23"/>
    <w:rsid w:val="00573813"/>
    <w:rsid w:val="00575937"/>
    <w:rsid w:val="0057698C"/>
    <w:rsid w:val="00580695"/>
    <w:rsid w:val="005818D8"/>
    <w:rsid w:val="00583742"/>
    <w:rsid w:val="0058709C"/>
    <w:rsid w:val="00587724"/>
    <w:rsid w:val="00587989"/>
    <w:rsid w:val="005911C6"/>
    <w:rsid w:val="00593D47"/>
    <w:rsid w:val="00593FE5"/>
    <w:rsid w:val="00594FB5"/>
    <w:rsid w:val="0059551F"/>
    <w:rsid w:val="00596E69"/>
    <w:rsid w:val="00597976"/>
    <w:rsid w:val="005979EA"/>
    <w:rsid w:val="005A0D29"/>
    <w:rsid w:val="005A277F"/>
    <w:rsid w:val="005A499F"/>
    <w:rsid w:val="005A4C63"/>
    <w:rsid w:val="005A70F3"/>
    <w:rsid w:val="005B25E7"/>
    <w:rsid w:val="005B5499"/>
    <w:rsid w:val="005B5EEE"/>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A50"/>
    <w:rsid w:val="00600F44"/>
    <w:rsid w:val="006010BA"/>
    <w:rsid w:val="006011C1"/>
    <w:rsid w:val="00601A20"/>
    <w:rsid w:val="00602A4D"/>
    <w:rsid w:val="0060366F"/>
    <w:rsid w:val="006102CC"/>
    <w:rsid w:val="00610EA9"/>
    <w:rsid w:val="00611505"/>
    <w:rsid w:val="00612285"/>
    <w:rsid w:val="00613275"/>
    <w:rsid w:val="006152C0"/>
    <w:rsid w:val="00615CAD"/>
    <w:rsid w:val="00617F6A"/>
    <w:rsid w:val="00622971"/>
    <w:rsid w:val="006262C2"/>
    <w:rsid w:val="00627604"/>
    <w:rsid w:val="00627CBC"/>
    <w:rsid w:val="00627CF1"/>
    <w:rsid w:val="00630454"/>
    <w:rsid w:val="00633B24"/>
    <w:rsid w:val="00634270"/>
    <w:rsid w:val="00634BC7"/>
    <w:rsid w:val="00636466"/>
    <w:rsid w:val="00637474"/>
    <w:rsid w:val="00641960"/>
    <w:rsid w:val="00641B20"/>
    <w:rsid w:val="00643242"/>
    <w:rsid w:val="006468A4"/>
    <w:rsid w:val="00647E2D"/>
    <w:rsid w:val="00647F29"/>
    <w:rsid w:val="006501A1"/>
    <w:rsid w:val="00650653"/>
    <w:rsid w:val="00652AF0"/>
    <w:rsid w:val="006531BF"/>
    <w:rsid w:val="00653DFD"/>
    <w:rsid w:val="006550A5"/>
    <w:rsid w:val="00656817"/>
    <w:rsid w:val="006569A7"/>
    <w:rsid w:val="00657418"/>
    <w:rsid w:val="00660794"/>
    <w:rsid w:val="00660AC0"/>
    <w:rsid w:val="0066175E"/>
    <w:rsid w:val="00661F9A"/>
    <w:rsid w:val="0066237F"/>
    <w:rsid w:val="006633E8"/>
    <w:rsid w:val="00663C1C"/>
    <w:rsid w:val="006665B7"/>
    <w:rsid w:val="006748E2"/>
    <w:rsid w:val="00677D51"/>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A047C"/>
    <w:rsid w:val="006A3E70"/>
    <w:rsid w:val="006A4BD9"/>
    <w:rsid w:val="006A4CF7"/>
    <w:rsid w:val="006A61D7"/>
    <w:rsid w:val="006A6494"/>
    <w:rsid w:val="006B2438"/>
    <w:rsid w:val="006B4134"/>
    <w:rsid w:val="006B465A"/>
    <w:rsid w:val="006B5938"/>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2D5D"/>
    <w:rsid w:val="00702DD1"/>
    <w:rsid w:val="00707682"/>
    <w:rsid w:val="007111BF"/>
    <w:rsid w:val="00712313"/>
    <w:rsid w:val="00713006"/>
    <w:rsid w:val="00714E8D"/>
    <w:rsid w:val="00721054"/>
    <w:rsid w:val="00721064"/>
    <w:rsid w:val="00721953"/>
    <w:rsid w:val="00721FF3"/>
    <w:rsid w:val="00724ECD"/>
    <w:rsid w:val="007305F1"/>
    <w:rsid w:val="00730944"/>
    <w:rsid w:val="007309FA"/>
    <w:rsid w:val="00731340"/>
    <w:rsid w:val="0073194B"/>
    <w:rsid w:val="00734DFF"/>
    <w:rsid w:val="007375BE"/>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2AA7"/>
    <w:rsid w:val="007B2EAF"/>
    <w:rsid w:val="007B55AB"/>
    <w:rsid w:val="007B7045"/>
    <w:rsid w:val="007B7E94"/>
    <w:rsid w:val="007C15F5"/>
    <w:rsid w:val="007C32DB"/>
    <w:rsid w:val="007C3E33"/>
    <w:rsid w:val="007C4719"/>
    <w:rsid w:val="007C5353"/>
    <w:rsid w:val="007C6EFF"/>
    <w:rsid w:val="007C7D3B"/>
    <w:rsid w:val="007D0B89"/>
    <w:rsid w:val="007D10EF"/>
    <w:rsid w:val="007D22D3"/>
    <w:rsid w:val="007D4603"/>
    <w:rsid w:val="007D647D"/>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6483"/>
    <w:rsid w:val="00806BBC"/>
    <w:rsid w:val="00807600"/>
    <w:rsid w:val="0081232C"/>
    <w:rsid w:val="00812942"/>
    <w:rsid w:val="00813686"/>
    <w:rsid w:val="00813E17"/>
    <w:rsid w:val="00815E7E"/>
    <w:rsid w:val="0081613F"/>
    <w:rsid w:val="008176FD"/>
    <w:rsid w:val="00817792"/>
    <w:rsid w:val="0082414E"/>
    <w:rsid w:val="00824BAB"/>
    <w:rsid w:val="00824C09"/>
    <w:rsid w:val="00824E71"/>
    <w:rsid w:val="008263DD"/>
    <w:rsid w:val="00827AF9"/>
    <w:rsid w:val="00827FBA"/>
    <w:rsid w:val="0083078B"/>
    <w:rsid w:val="00832277"/>
    <w:rsid w:val="00832E6C"/>
    <w:rsid w:val="008346B1"/>
    <w:rsid w:val="00835EBE"/>
    <w:rsid w:val="0083797F"/>
    <w:rsid w:val="00840EAD"/>
    <w:rsid w:val="008419E1"/>
    <w:rsid w:val="008430BD"/>
    <w:rsid w:val="00843517"/>
    <w:rsid w:val="00843553"/>
    <w:rsid w:val="00845985"/>
    <w:rsid w:val="00846048"/>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71241"/>
    <w:rsid w:val="00872529"/>
    <w:rsid w:val="00872C1E"/>
    <w:rsid w:val="00873B24"/>
    <w:rsid w:val="00873C9E"/>
    <w:rsid w:val="0087497F"/>
    <w:rsid w:val="008806D5"/>
    <w:rsid w:val="008809F4"/>
    <w:rsid w:val="008853D2"/>
    <w:rsid w:val="00885C28"/>
    <w:rsid w:val="0088601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546"/>
    <w:rsid w:val="008D6C39"/>
    <w:rsid w:val="008D7999"/>
    <w:rsid w:val="008E10D8"/>
    <w:rsid w:val="008E16A2"/>
    <w:rsid w:val="008E1EB3"/>
    <w:rsid w:val="008E2EDF"/>
    <w:rsid w:val="008E44AC"/>
    <w:rsid w:val="008E7E69"/>
    <w:rsid w:val="008F3675"/>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37E2"/>
    <w:rsid w:val="009254B1"/>
    <w:rsid w:val="0093102E"/>
    <w:rsid w:val="00932330"/>
    <w:rsid w:val="00934F46"/>
    <w:rsid w:val="00937A37"/>
    <w:rsid w:val="00941B64"/>
    <w:rsid w:val="00952D80"/>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2168"/>
    <w:rsid w:val="009C3AE5"/>
    <w:rsid w:val="009C6F47"/>
    <w:rsid w:val="009C735F"/>
    <w:rsid w:val="009D1A3C"/>
    <w:rsid w:val="009D2C3F"/>
    <w:rsid w:val="009D5A9F"/>
    <w:rsid w:val="009D679D"/>
    <w:rsid w:val="009D7C6E"/>
    <w:rsid w:val="009E0877"/>
    <w:rsid w:val="009E19B0"/>
    <w:rsid w:val="009E1BEB"/>
    <w:rsid w:val="009E1C98"/>
    <w:rsid w:val="009E2B5C"/>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55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9B0"/>
    <w:rsid w:val="00A6513A"/>
    <w:rsid w:val="00A65187"/>
    <w:rsid w:val="00A65204"/>
    <w:rsid w:val="00A66EF9"/>
    <w:rsid w:val="00A6725F"/>
    <w:rsid w:val="00A67EDD"/>
    <w:rsid w:val="00A72B2B"/>
    <w:rsid w:val="00A81246"/>
    <w:rsid w:val="00A81517"/>
    <w:rsid w:val="00A81B17"/>
    <w:rsid w:val="00A82939"/>
    <w:rsid w:val="00A82DD0"/>
    <w:rsid w:val="00A83E78"/>
    <w:rsid w:val="00A91CCA"/>
    <w:rsid w:val="00A92883"/>
    <w:rsid w:val="00A95DA9"/>
    <w:rsid w:val="00AA23E1"/>
    <w:rsid w:val="00AA47D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90782"/>
    <w:rsid w:val="00B90BA9"/>
    <w:rsid w:val="00B91E2E"/>
    <w:rsid w:val="00B920AC"/>
    <w:rsid w:val="00B94F6E"/>
    <w:rsid w:val="00B95EBF"/>
    <w:rsid w:val="00B96107"/>
    <w:rsid w:val="00B97447"/>
    <w:rsid w:val="00BA0011"/>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D0224"/>
    <w:rsid w:val="00CD0BE7"/>
    <w:rsid w:val="00CD29F4"/>
    <w:rsid w:val="00CD2E01"/>
    <w:rsid w:val="00CD3D93"/>
    <w:rsid w:val="00CD47DF"/>
    <w:rsid w:val="00CD565E"/>
    <w:rsid w:val="00CD6388"/>
    <w:rsid w:val="00CD687D"/>
    <w:rsid w:val="00CD70CB"/>
    <w:rsid w:val="00CD7A81"/>
    <w:rsid w:val="00CE01D8"/>
    <w:rsid w:val="00CE57C8"/>
    <w:rsid w:val="00CE73BB"/>
    <w:rsid w:val="00CE760C"/>
    <w:rsid w:val="00CF07AA"/>
    <w:rsid w:val="00CF1648"/>
    <w:rsid w:val="00CF4564"/>
    <w:rsid w:val="00CF4B51"/>
    <w:rsid w:val="00CF70B1"/>
    <w:rsid w:val="00D0021E"/>
    <w:rsid w:val="00D00BD7"/>
    <w:rsid w:val="00D01E23"/>
    <w:rsid w:val="00D0693A"/>
    <w:rsid w:val="00D0725F"/>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33B5"/>
    <w:rsid w:val="00D540F0"/>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90A06"/>
    <w:rsid w:val="00D912B2"/>
    <w:rsid w:val="00D93EEE"/>
    <w:rsid w:val="00D96228"/>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30040"/>
    <w:rsid w:val="00E3005A"/>
    <w:rsid w:val="00E316FE"/>
    <w:rsid w:val="00E328DC"/>
    <w:rsid w:val="00E33532"/>
    <w:rsid w:val="00E35DD2"/>
    <w:rsid w:val="00E36B75"/>
    <w:rsid w:val="00E377DE"/>
    <w:rsid w:val="00E44A22"/>
    <w:rsid w:val="00E46618"/>
    <w:rsid w:val="00E46789"/>
    <w:rsid w:val="00E553D2"/>
    <w:rsid w:val="00E60830"/>
    <w:rsid w:val="00E61266"/>
    <w:rsid w:val="00E61591"/>
    <w:rsid w:val="00E63089"/>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340"/>
    <w:rsid w:val="00EF0237"/>
    <w:rsid w:val="00EF0FBC"/>
    <w:rsid w:val="00EF5B0C"/>
    <w:rsid w:val="00EF6ED9"/>
    <w:rsid w:val="00F00B79"/>
    <w:rsid w:val="00F01559"/>
    <w:rsid w:val="00F04131"/>
    <w:rsid w:val="00F04FED"/>
    <w:rsid w:val="00F052B9"/>
    <w:rsid w:val="00F1038D"/>
    <w:rsid w:val="00F10AD0"/>
    <w:rsid w:val="00F11DB7"/>
    <w:rsid w:val="00F12350"/>
    <w:rsid w:val="00F14D90"/>
    <w:rsid w:val="00F153AC"/>
    <w:rsid w:val="00F179FC"/>
    <w:rsid w:val="00F208CF"/>
    <w:rsid w:val="00F20946"/>
    <w:rsid w:val="00F21D14"/>
    <w:rsid w:val="00F220C0"/>
    <w:rsid w:val="00F231B0"/>
    <w:rsid w:val="00F23F59"/>
    <w:rsid w:val="00F24EB1"/>
    <w:rsid w:val="00F253B4"/>
    <w:rsid w:val="00F25676"/>
    <w:rsid w:val="00F27D26"/>
    <w:rsid w:val="00F3080C"/>
    <w:rsid w:val="00F31324"/>
    <w:rsid w:val="00F316C9"/>
    <w:rsid w:val="00F33CA4"/>
    <w:rsid w:val="00F34065"/>
    <w:rsid w:val="00F35C3C"/>
    <w:rsid w:val="00F36366"/>
    <w:rsid w:val="00F37E3F"/>
    <w:rsid w:val="00F40CA7"/>
    <w:rsid w:val="00F40CBB"/>
    <w:rsid w:val="00F422B3"/>
    <w:rsid w:val="00F42692"/>
    <w:rsid w:val="00F427E2"/>
    <w:rsid w:val="00F42826"/>
    <w:rsid w:val="00F44519"/>
    <w:rsid w:val="00F44C4B"/>
    <w:rsid w:val="00F45556"/>
    <w:rsid w:val="00F45C94"/>
    <w:rsid w:val="00F46C3A"/>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5472"/>
    <w:rsid w:val="00F8789C"/>
    <w:rsid w:val="00F90C38"/>
    <w:rsid w:val="00F92F37"/>
    <w:rsid w:val="00F93F71"/>
    <w:rsid w:val="00F94F8C"/>
    <w:rsid w:val="00F96443"/>
    <w:rsid w:val="00F967F9"/>
    <w:rsid w:val="00F971C2"/>
    <w:rsid w:val="00F9781B"/>
    <w:rsid w:val="00FA17A0"/>
    <w:rsid w:val="00FA23CD"/>
    <w:rsid w:val="00FA325D"/>
    <w:rsid w:val="00FA3970"/>
    <w:rsid w:val="00FA7E63"/>
    <w:rsid w:val="00FB1022"/>
    <w:rsid w:val="00FB2EAD"/>
    <w:rsid w:val="00FB4A14"/>
    <w:rsid w:val="00FB7081"/>
    <w:rsid w:val="00FB7538"/>
    <w:rsid w:val="00FC0516"/>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2246"/>
    <w:rsid w:val="00FF30B7"/>
    <w:rsid w:val="00FF4E37"/>
    <w:rsid w:val="00FF5820"/>
    <w:rsid w:val="00FF5C6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8930</Words>
  <Characters>50903</Characters>
  <Application>Microsoft Office Word</Application>
  <DocSecurity>0</DocSecurity>
  <Lines>424</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4</cp:revision>
  <dcterms:created xsi:type="dcterms:W3CDTF">2024-09-13T16:52:00Z</dcterms:created>
  <dcterms:modified xsi:type="dcterms:W3CDTF">2024-09-13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